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693F" w:rsidRDefault="00B4693F">
      <w:pPr>
        <w:pStyle w:val="Corpodetexto"/>
        <w:rPr>
          <w:sz w:val="20"/>
        </w:rPr>
      </w:pPr>
    </w:p>
    <w:p w:rsidR="00B4693F" w:rsidRDefault="00B4693F">
      <w:pPr>
        <w:pStyle w:val="Corpodetexto"/>
        <w:rPr>
          <w:sz w:val="20"/>
        </w:rPr>
      </w:pPr>
    </w:p>
    <w:p w:rsidR="00B4693F" w:rsidRDefault="00B4693F">
      <w:pPr>
        <w:pStyle w:val="Corpodetexto"/>
        <w:spacing w:before="5"/>
      </w:pPr>
    </w:p>
    <w:p w:rsidR="00B4693F" w:rsidRDefault="006B2EC5">
      <w:pPr>
        <w:spacing w:before="58"/>
        <w:ind w:left="666"/>
        <w:rPr>
          <w:rFonts w:ascii="Tahoma" w:hAnsi="Tahoma"/>
          <w:b/>
          <w:sz w:val="41"/>
        </w:rPr>
      </w:pPr>
      <w:r>
        <w:rPr>
          <w:rFonts w:ascii="Tahoma" w:hAnsi="Tahoma"/>
          <w:b/>
          <w:sz w:val="41"/>
        </w:rPr>
        <w:t>Xxxxx– Xxxxx Xxxxx Xxxxx Xxxxx Xxxxx</w:t>
      </w:r>
    </w:p>
    <w:p w:rsidR="00B4693F" w:rsidRDefault="00B4693F">
      <w:pPr>
        <w:pStyle w:val="Corpodetexto"/>
        <w:rPr>
          <w:rFonts w:ascii="Tahoma"/>
          <w:b/>
          <w:sz w:val="50"/>
        </w:rPr>
      </w:pPr>
    </w:p>
    <w:p w:rsidR="00B4693F" w:rsidRDefault="00B4693F">
      <w:pPr>
        <w:pStyle w:val="Corpodetexto"/>
        <w:rPr>
          <w:rFonts w:ascii="Calibri"/>
          <w:sz w:val="28"/>
        </w:rPr>
      </w:pPr>
    </w:p>
    <w:p w:rsidR="00B4693F" w:rsidRDefault="006B2EC5">
      <w:pPr>
        <w:spacing w:before="173"/>
        <w:ind w:left="4340" w:right="4340"/>
        <w:jc w:val="center"/>
        <w:rPr>
          <w:rFonts w:ascii="Georgia"/>
          <w:b/>
        </w:rPr>
      </w:pPr>
      <w:r>
        <w:rPr>
          <w:rFonts w:ascii="Georgia"/>
          <w:b/>
        </w:rPr>
        <w:t>Abstract</w:t>
      </w:r>
    </w:p>
    <w:p w:rsidR="00B4693F" w:rsidRDefault="00B4693F">
      <w:pPr>
        <w:pStyle w:val="Corpodetexto"/>
        <w:spacing w:before="6"/>
        <w:rPr>
          <w:rFonts w:ascii="Georgia"/>
          <w:b/>
          <w:sz w:val="27"/>
        </w:rPr>
      </w:pPr>
    </w:p>
    <w:p w:rsidR="00B4693F" w:rsidRPr="009B7E98" w:rsidRDefault="006B2EC5">
      <w:pPr>
        <w:spacing w:before="1" w:line="403" w:lineRule="auto"/>
        <w:ind w:left="745" w:right="737" w:firstLine="325"/>
        <w:jc w:val="both"/>
        <w:rPr>
          <w:rFonts w:ascii="Verdana"/>
        </w:rPr>
      </w:pPr>
      <w:r>
        <w:rPr>
          <w:rFonts w:ascii="Verdana"/>
          <w:w w:val="90"/>
        </w:rPr>
        <w:t xml:space="preserve">Xxxxxxxxx Xxxxxxxxx Xxxxxxxxx Xxxxxxxxx Xxxxxxxx Xxxxxxxxx Xxxxxxxxx </w:t>
      </w:r>
      <w:r>
        <w:rPr>
          <w:rFonts w:ascii="Verdana"/>
          <w:w w:val="95"/>
        </w:rPr>
        <w:t>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Xxxxxxxxx 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Xxxxxxxxx 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Xxxxxxxxx</w:t>
      </w:r>
      <w:r>
        <w:rPr>
          <w:rFonts w:ascii="Verdana"/>
          <w:spacing w:val="-30"/>
          <w:w w:val="95"/>
        </w:rPr>
        <w:t xml:space="preserve"> </w:t>
      </w:r>
      <w:r>
        <w:rPr>
          <w:rFonts w:ascii="Verdana"/>
          <w:w w:val="95"/>
        </w:rPr>
        <w:t>Xxxxxxxxx</w:t>
      </w:r>
      <w:r>
        <w:rPr>
          <w:rFonts w:ascii="Verdana"/>
          <w:spacing w:val="-29"/>
          <w:w w:val="95"/>
        </w:rPr>
        <w:t xml:space="preserve"> </w:t>
      </w:r>
      <w:r>
        <w:rPr>
          <w:rFonts w:ascii="Verdana"/>
          <w:w w:val="95"/>
        </w:rPr>
        <w:t xml:space="preserve">Xxxxxxxxx </w:t>
      </w:r>
      <w:r>
        <w:rPr>
          <w:rFonts w:ascii="Verdana"/>
        </w:rPr>
        <w:t>Xxxxxxxxx</w:t>
      </w:r>
      <w:r>
        <w:rPr>
          <w:rFonts w:ascii="Verdana"/>
          <w:spacing w:val="-9"/>
        </w:rPr>
        <w:t xml:space="preserve"> </w:t>
      </w:r>
      <w:r>
        <w:rPr>
          <w:rFonts w:ascii="Verdana"/>
        </w:rPr>
        <w:t>Xxxxxxxxx</w:t>
      </w:r>
      <w:r w:rsidR="009B7E98" w:rsidRPr="009B7E98">
        <w:rPr>
          <w:rFonts w:ascii="Verdana"/>
        </w:rPr>
        <w:t>.</w:t>
      </w:r>
    </w:p>
    <w:p w:rsidR="009B7E98" w:rsidRPr="00C360D4" w:rsidRDefault="009B7E98">
      <w:pPr>
        <w:pStyle w:val="Corpodetexto"/>
        <w:rPr>
          <w:b/>
          <w:sz w:val="28"/>
        </w:rPr>
      </w:pPr>
    </w:p>
    <w:p w:rsidR="00B4693F" w:rsidRPr="00C360D4" w:rsidRDefault="009B7E98">
      <w:pPr>
        <w:pStyle w:val="Corpodetexto"/>
        <w:rPr>
          <w:sz w:val="28"/>
        </w:rPr>
      </w:pPr>
      <w:r w:rsidRPr="00C360D4">
        <w:rPr>
          <w:b/>
          <w:sz w:val="28"/>
        </w:rPr>
        <w:t>KEYWORDS</w:t>
      </w:r>
      <w:r w:rsidRPr="00C360D4">
        <w:rPr>
          <w:sz w:val="28"/>
        </w:rPr>
        <w:t xml:space="preserve">: </w:t>
      </w:r>
      <w:r>
        <w:rPr>
          <w:rFonts w:ascii="Verdana"/>
          <w:sz w:val="22"/>
        </w:rPr>
        <w:t>Xxxxxxxxx</w:t>
      </w:r>
      <w:r w:rsidRPr="00C360D4">
        <w:rPr>
          <w:sz w:val="28"/>
        </w:rPr>
        <w:t xml:space="preserve">; </w:t>
      </w:r>
      <w:r>
        <w:rPr>
          <w:rFonts w:ascii="Verdana"/>
          <w:sz w:val="22"/>
        </w:rPr>
        <w:t>Xxxxxxxxx</w:t>
      </w:r>
      <w:r w:rsidRPr="00C360D4">
        <w:rPr>
          <w:sz w:val="28"/>
        </w:rPr>
        <w:t xml:space="preserve">; </w:t>
      </w:r>
      <w:r>
        <w:rPr>
          <w:rFonts w:ascii="Verdana"/>
          <w:sz w:val="22"/>
        </w:rPr>
        <w:t>Xxxxxxxxx</w:t>
      </w:r>
      <w:r w:rsidRPr="00C360D4">
        <w:rPr>
          <w:sz w:val="28"/>
        </w:rPr>
        <w:t xml:space="preserve">; </w:t>
      </w:r>
      <w:r>
        <w:rPr>
          <w:rFonts w:ascii="Verdana"/>
          <w:sz w:val="22"/>
        </w:rPr>
        <w:t>Xxxxxxxxx</w:t>
      </w:r>
      <w:r w:rsidRPr="00C360D4">
        <w:rPr>
          <w:sz w:val="28"/>
        </w:rPr>
        <w:t xml:space="preserve">; </w:t>
      </w:r>
      <w:r>
        <w:rPr>
          <w:rFonts w:ascii="Verdana"/>
          <w:sz w:val="22"/>
        </w:rPr>
        <w:t>Xxxxxxxxx</w:t>
      </w:r>
      <w:r w:rsidRPr="00C360D4">
        <w:rPr>
          <w:rFonts w:ascii="Verdana"/>
          <w:sz w:val="22"/>
        </w:rPr>
        <w:t>.</w:t>
      </w:r>
    </w:p>
    <w:p w:rsidR="009B7E98" w:rsidRDefault="009B7E98">
      <w:pPr>
        <w:pStyle w:val="Corpodetexto"/>
        <w:rPr>
          <w:sz w:val="28"/>
        </w:rPr>
      </w:pPr>
    </w:p>
    <w:p w:rsidR="009B7E98" w:rsidRPr="009B7E98" w:rsidRDefault="009B7E98">
      <w:pPr>
        <w:pStyle w:val="Corpodetexto"/>
        <w:rPr>
          <w:sz w:val="28"/>
        </w:rPr>
      </w:pPr>
    </w:p>
    <w:p w:rsidR="00B4693F" w:rsidRDefault="006B2EC5" w:rsidP="00533096">
      <w:pPr>
        <w:pStyle w:val="Ttulo1"/>
        <w:numPr>
          <w:ilvl w:val="0"/>
          <w:numId w:val="3"/>
        </w:numPr>
        <w:spacing w:before="202"/>
      </w:pPr>
      <w:r>
        <w:t>INTRODUCTION</w:t>
      </w:r>
    </w:p>
    <w:p w:rsidR="00B4693F" w:rsidRDefault="00B4693F">
      <w:pPr>
        <w:pStyle w:val="Corpodetexto"/>
        <w:spacing w:before="7"/>
        <w:rPr>
          <w:rFonts w:ascii="Georgia"/>
          <w:b/>
          <w:sz w:val="36"/>
        </w:rPr>
      </w:pPr>
    </w:p>
    <w:p w:rsidR="00B4693F" w:rsidRDefault="006B2EC5" w:rsidP="00533096">
      <w:pPr>
        <w:pStyle w:val="Corpodetexto"/>
        <w:spacing w:before="6" w:line="410" w:lineRule="auto"/>
        <w:ind w:left="160" w:right="156" w:firstLine="351"/>
        <w:jc w:val="both"/>
      </w:pPr>
      <w:r>
        <w:rPr>
          <w:w w:val="105"/>
        </w:rPr>
        <w:t xml:space="preserve">Xxxxxxxxx Xxxxxxxxx Xxxxxxxxx Xxxxxxxxx </w:t>
      </w:r>
      <w:r>
        <w:rPr>
          <w:w w:val="105"/>
        </w:rPr>
        <w:t>Xxxxxxxxx Xxxxxxxxx Xxxxxxxxx Xxxxxxxxx Xxxxxxxxx Xxxxxxxx Xxxxxxxxx Xxxxxxxxx Xxxxxxxxx</w:t>
      </w:r>
      <w:r w:rsidR="009B7E98" w:rsidRPr="009B7E98">
        <w:rPr>
          <w:w w:val="105"/>
        </w:rPr>
        <w:t xml:space="preserve"> </w:t>
      </w:r>
      <w:r w:rsidR="009B7E98" w:rsidRPr="005D0FE1">
        <w:fldChar w:fldCharType="begin" w:fldLock="1"/>
      </w:r>
      <w:r w:rsidR="00C360D4">
        <w:instrText>ADDIN CSL_CITATION {"citationItems":[{"id":"ITEM-1","itemData":{"DOI":"10.1016/j.enpol.2008.04.015","ISSN":"03014215","author":[{"dropping-particle":"","family":"Leder","given":"Frederic","non-dropping-particle":"","parse-names":false,"suffix":""},{"dropping-particle":"","family":"Shapiro","given":"Judith N.","non-dropping-particle":"","parse-names":false,"suffix":""}],"container-title":"Energy Policy","id":"ITEM-1","issue":"8","issued":{"date-parts":[["2008","8"]]},"page":"2850-2852","title":"This time it's different","type":"article-journal","volume":"36"},"uris":["http://www.mendeley.com/documents/?uuid=46ffc5b5-7378-4291-bc16-f148943c376e"]},{"id":"ITEM-2","itemData":{"DOI":"10.1016/j.enpol.2005.11.006","ISSN":"03014215","author":[{"dropping-particle":"","family":"Watkins","given":"G.C.","non-dropping-particle":"","parse-names":false,"suffix":""}],"container-title":"Energy Policy","id":"ITEM-2","issue":"5","issued":{"date-parts":[["2006","3"]]},"page":"508-514","title":"Oil scarcity: What have the past three decades revealed?","type":"article-journal","volume":"34"},"uris":["http://www.mendeley.com/documents/?uuid=12506ca9-58a9-41d6-948c-8b80fa847635"]},{"id":"ITEM-3","itemData":{"DOI":"10.1016/j.energy.2013.10.075","ISSN":"03605442","author":[{"dropping-particle":"","family":"Hallock","given":"John L.","non-dropping-particle":"","parse-names":false,"suffix":""},{"dropping-particle":"","family":"Wu","given":"Wei","non-dropping-particle":"","parse-names":false,"suffix":""},{"dropping-particle":"","family":"Hall","given":"Charles A.S.","non-dropping-particle":"","parse-names":false,"suffix":""},{"dropping-particle":"","family":"Jefferson","given":"Michael","non-dropping-particle":"","parse-names":false,"suffix":""}],"container-title":"Energy","id":"ITEM-3","issued":{"date-parts":[["2014","1"]]},"page":"130-153","title":"Forecasting the limits to the availability and diversity of global conventional oil supply: Validation","type":"article-journal","volume":"64"},"uris":["http://www.mendeley.com/documents/?uuid=165f45fd-11ec-456d-a77e-438f165f0801"]},{"id":"ITEM-4","itemData":{"DOI":"10.1021/es001636t","ISSN":"0013-936X","author":[{"dropping-particle":"","family":"McCormick","given":"Robert L.","non-dropping-particle":"","parse-names":false,"suffix":""},{"dropping-particle":"","family":"Graboski","given":"Michael S.","non-dropping-particle":"","parse-names":false,"suffix":""},{"dropping-particle":"","family":"Alleman","given":"Teresa L.","non-dropping-particle":"","parse-names":false,"suffix":""},{"dropping-particle":"","family":"Herring","given":"Andrew M.","non-dropping-particle":"","parse-names":false,"suffix":""},{"dropping-particle":"","family":"Tyson","given":"K. Shaine","non-dropping-particle":"","parse-names":false,"suffix":""}],"container-title":"Environmental Science &amp; Technology","id":"ITEM-4","issue":"9","issued":{"date-parts":[["2001","5"]]},"page":"1742-1747","title":"Impact of Biodiesel Source Material and Chemical Structure on Emissions of Criteria Pollutants from a Heavy-Duty Engine","type":"article-journal","volume":"35"},"uris":["http://www.mendeley.com/documents/?uuid=b4cfa6de-e79b-4804-a3ad-fc2c2d523423"]}],"mendeley":{"formattedCitation":"(Hallock, Wu, Hall, &amp; Jefferson, 2014; Leder &amp; Shapiro, 2008; McCormick, Graboski, Alleman, Herring, &amp; Tyson, 2001; Watkins, 2006)","plainTextFormattedCitation":"(Hallock, Wu, Hall, &amp; Jefferson, 2014; Leder &amp; Shapiro, 2008; McCormick, Graboski, Alleman, Herring, &amp; Tyson, 2001; Watkins, 2006)","previouslyFormattedCitation":"(Hallock, Wu, Hall, &amp; Jefferson, 2014; Leder &amp; Shapiro, 2008; McCormick, Graboski, Alleman, Herring, &amp; Tyson, 2001; Watkins, 2006)"},"properties":{"noteIndex":0},"schema":"https://github.com/citation-style-language/schema/raw/master/csl-citation.json"}</w:instrText>
      </w:r>
      <w:r w:rsidR="009B7E98" w:rsidRPr="005D0FE1">
        <w:fldChar w:fldCharType="separate"/>
      </w:r>
      <w:r w:rsidR="009B7E98" w:rsidRPr="00B47945">
        <w:rPr>
          <w:noProof/>
        </w:rPr>
        <w:t>(Hallock, Wu, Hall, &amp; Jefferson, 2014; Leder &amp; Shapiro, 2008; McCormick, Graboski, Alleman, Herring, &amp; Tyson, 2001; Watkins, 2006)</w:t>
      </w:r>
      <w:r w:rsidR="009B7E98" w:rsidRPr="005D0FE1">
        <w:fldChar w:fldCharType="end"/>
      </w:r>
      <w:r>
        <w:rPr>
          <w:w w:val="105"/>
        </w:rPr>
        <w:t>. Xxxxxxxxx Xxxxxxxxx Xxxxxxxxx Xxxxxxxxx Xxxxxxxx Xxxxxxxxx Xxxxxxxxx XxxxxxxxxXxxxxxxxx</w:t>
      </w:r>
      <w:r>
        <w:rPr>
          <w:w w:val="105"/>
        </w:rPr>
        <w:t xml:space="preserve"> </w:t>
      </w:r>
      <w:r>
        <w:rPr>
          <w:w w:val="105"/>
        </w:rPr>
        <w:t>Xxxxxxxx Xxxxxxxxx Xxxxxxxxx Xxxxxxxxx</w:t>
      </w:r>
      <w:r w:rsidR="009B7E98" w:rsidRPr="009B7E98">
        <w:rPr>
          <w:w w:val="105"/>
        </w:rPr>
        <w:t xml:space="preserve"> </w:t>
      </w:r>
      <w:r w:rsidR="009B7E98" w:rsidRPr="005D0FE1">
        <w:fldChar w:fldCharType="begin" w:fldLock="1"/>
      </w:r>
      <w:r w:rsidR="00C360D4">
        <w:instrText>ADDIN CSL_CITATION {"citationItems":[{"id":"ITEM-1","itemData":{"DOI":"10.1016/j.fuel.2008.10.002","ISSN":"00162361","author":[{"dropping-particle":"","family":"Jones","given":"J.C.","non-dropping-particle":"","parse-names":false,"suffix":""}],"container-title":"Fuel","id":"ITEM-1","issue":"3","issued":{"date-parts":[["2009","3"]]},"page":"583","title":"On the processing of biodiesel fuels","type":"article-journal","volume":"88"},"uris":["http://www.mendeley.com/documents/?uuid=df1af4ae-d5a4-4dac-943d-d76e79c57453"]}],"mendeley":{"formattedCitation":"(Jones, 2009)","plainTextFormattedCitation":"(Jones, 2009)","previouslyFormattedCitation":"(Jones, 2009)"},"properties":{"noteIndex":0},"schema":"https://github.com/citation-style-language/schema/raw/master/csl-citation.json"}</w:instrText>
      </w:r>
      <w:r w:rsidR="009B7E98" w:rsidRPr="005D0FE1">
        <w:fldChar w:fldCharType="separate"/>
      </w:r>
      <w:r w:rsidR="009B7E98" w:rsidRPr="00B47945">
        <w:rPr>
          <w:noProof/>
        </w:rPr>
        <w:t>(Jones, 2009)</w:t>
      </w:r>
      <w:r w:rsidR="009B7E98" w:rsidRPr="005D0FE1">
        <w:fldChar w:fldCharType="end"/>
      </w:r>
      <w:r>
        <w:rPr>
          <w:w w:val="105"/>
        </w:rPr>
        <w:t>. Xxxxxxxxx Xxxxxxxxx Xxxxxxxxx Xxxxxxxxx Xxxxxxxx Xxxxxxxxx Xxxxxxxxx Xxxxxxxxx.</w:t>
      </w:r>
    </w:p>
    <w:p w:rsidR="00533096" w:rsidRDefault="006B2EC5" w:rsidP="00533096">
      <w:pPr>
        <w:pStyle w:val="Corpodetexto"/>
        <w:spacing w:before="6" w:line="410" w:lineRule="auto"/>
        <w:ind w:left="160" w:right="156" w:firstLine="351"/>
        <w:jc w:val="both"/>
        <w:rPr>
          <w:w w:val="105"/>
        </w:rPr>
      </w:pPr>
      <w:r>
        <w:rPr>
          <w:w w:val="105"/>
        </w:rPr>
        <w:t>Xxxxxxxxx Xxxxxxxxx Xxxxxxxxx Xxxxxxxxx Xxxxxxxx Xxxxxxxxx Xxxxxxxxx Xxxxxxxxx</w:t>
      </w:r>
      <w:r w:rsidR="00533096" w:rsidRPr="00533096">
        <w:rPr>
          <w:w w:val="105"/>
        </w:rPr>
        <w:t xml:space="preserve"> </w:t>
      </w:r>
      <w:r w:rsidR="00533096" w:rsidRPr="005D0FE1">
        <w:fldChar w:fldCharType="begin" w:fldLock="1"/>
      </w:r>
      <w:r w:rsidR="00C360D4">
        <w:instrText>ADDIN CSL_CITATION {"citationItems":[{"id":"ITEM-1","itemData":{"DOI":"10.1016/S0960-8524(99)00025-5","ISBN":"1402472633","ISSN":"09608524","abstract":"Biodiesel has become more attractive recently because of its environmental benefits and the fact that it is made from renewable resources. The cost of biodiesel, however, is the main hurdle to commercialization of the product. The used cooking oils are used as raw material, adaption of continuous transesterification process and recovery of high quality glycerol from biodiesel by-product (glycerol) are primary options to be considered to lower the cost of biodiesel. There are four primary ways to make biodiesel, direct use and blending, microemulsions, thermal cracking (pyrolysis) and transesterification. The most commonly used method is transesterification of vegetable oils and animal fats. The transesterification reaction is affected by molar ratio of glycerides to alcohol, catalysts, reaction temperature, reaction time and free fatty acids and water content of oils or fats. The mechanism and kinetics of the transesterification show how the reaction occurs and progresses. The processes of transesterification and its downstream operations are also addressed.","author":[{"dropping-particle":"","family":"Ma","given":"Fangrui","non-dropping-particle":"","parse-names":false,"suffix":""},{"dropping-particle":"","family":"Hanna","given":"Milford A.","non-dropping-particle":"","parse-names":false,"suffix":""}],"container-title":"Bioresource Technology","id":"ITEM-1","issue":"1","issued":{"date-parts":[["1999"]]},"page":"1-15","title":"Biodiesel production: A review","type":"article","volume":"70"},"uris":["http://www.mendeley.com/documents/?uuid=6cebc53d-563c-40ad-9e5a-e71ff26b76e0"]},{"id":"ITEM-2","itemData":{"DOI":"10.1021/je800564d","ISSN":"0021-9568","author":[{"dropping-particle":"","family":"França","given":"Bruno B.","non-dropping-particle":"","parse-names":false,"suffix":""},{"dropping-particle":"","family":"Pinto","given":"Fabio M.","non-dropping-particle":"","parse-names":false,"suffix":""},{"dropping-particle":"","family":"Pessoa","given":"Fernando Luiz P.","non-dropping-particle":"","parse-names":false,"suffix":""},{"dropping-particle":"","family":"Uller","given":"Angela Maria C.","non-dropping-particle":"","parse-names":false,"suffix":""}],"container-title":"Journal of Chemical &amp; Engineering Data","id":"ITEM-2","issue":"9","issued":{"date-parts":[["2009","9","10"]]},"page":"2359-2364","title":"Liquid−Liquid Equilibria for Castor Oil Biodiesel + Glycerol + Alcohol †","type":"article-journal","volume":"54"},"uris":["http://www.mendeley.com/documents/?uuid=7c66914f-5206-4949-a1bc-11289994aeba"]}],"mendeley":{"formattedCitation":"(França, Pinto, Pessoa, &amp; Uller, 2009; Ma &amp; Hanna, 1999)","plainTextFormattedCitation":"(França, Pinto, Pessoa, &amp; Uller, 2009; Ma &amp; Hanna, 1999)","previouslyFormattedCitation":"(França, Pinto, Pessoa, &amp; Uller, 2009; Ma &amp; Hanna, 1999)"},"properties":{"noteIndex":0},"schema":"https://github.com/citation-style-language/schema/raw/master/csl-citation.json"}</w:instrText>
      </w:r>
      <w:r w:rsidR="00533096" w:rsidRPr="005D0FE1">
        <w:fldChar w:fldCharType="separate"/>
      </w:r>
      <w:r w:rsidR="00533096" w:rsidRPr="00B47945">
        <w:rPr>
          <w:noProof/>
        </w:rPr>
        <w:t>(França, Pinto, Pessoa, &amp; Uller, 2009; Ma &amp; Hanna, 1999)</w:t>
      </w:r>
      <w:r w:rsidR="00533096" w:rsidRPr="005D0FE1">
        <w:fldChar w:fldCharType="end"/>
      </w:r>
      <w:r>
        <w:rPr>
          <w:w w:val="105"/>
        </w:rPr>
        <w:t xml:space="preserve">. Xxxxxxxxx Xxxxxxxxx </w:t>
      </w:r>
      <w:r>
        <w:rPr>
          <w:w w:val="105"/>
        </w:rPr>
        <w:t xml:space="preserve">Xxxxxxxxx Xxxxxxxxx Xxxxxxxx Xxxxxxxxx Xxxxxxxxx Xxxxxxxxx Xxxxxxxxx Xxxxxxxxx Xxxxxxxxx </w:t>
      </w:r>
      <w:r>
        <w:rPr>
          <w:w w:val="105"/>
        </w:rPr>
        <w:t>xxx Xxxxxxxxx Xxxxxxxxx Xxxxxxxxx</w:t>
      </w:r>
      <w:r w:rsidR="009B7E98" w:rsidRPr="009B7E98">
        <w:rPr>
          <w:w w:val="105"/>
        </w:rPr>
        <w:t xml:space="preserve"> </w:t>
      </w:r>
      <w:r>
        <w:rPr>
          <w:w w:val="105"/>
          <w:position w:val="9"/>
          <w:sz w:val="16"/>
        </w:rPr>
        <w:t>4,7</w:t>
      </w:r>
      <w:r>
        <w:rPr>
          <w:w w:val="105"/>
        </w:rPr>
        <w:t xml:space="preserve">. </w:t>
      </w:r>
    </w:p>
    <w:p w:rsidR="00533096" w:rsidRPr="00533096" w:rsidRDefault="006B2EC5" w:rsidP="00533096">
      <w:pPr>
        <w:pStyle w:val="Corpodetexto"/>
        <w:spacing w:before="6" w:line="410" w:lineRule="auto"/>
        <w:ind w:left="160" w:right="156" w:firstLine="351"/>
        <w:jc w:val="both"/>
        <w:rPr>
          <w:w w:val="105"/>
          <w:lang w:val="pt-BR"/>
        </w:rPr>
      </w:pPr>
      <w:r>
        <w:rPr>
          <w:w w:val="105"/>
        </w:rPr>
        <w:t xml:space="preserve">Xxxxxxxxx Xxxxxxxxx Xxxxxxxxx </w:t>
      </w:r>
      <w:r>
        <w:rPr>
          <w:w w:val="105"/>
        </w:rPr>
        <w:t xml:space="preserve">Xxxxxxxx Xxxxxxxxx Xxxxxxxxx Xxxxxxxxx </w:t>
      </w:r>
      <w:r>
        <w:rPr>
          <w:w w:val="105"/>
        </w:rPr>
        <w:lastRenderedPageBreak/>
        <w:t>Xxxxxxxxx Xxxxxxxxx Xxxxxxxxx Xxxxxxxxx Xxxxxxxx Xxxxxxxxx Xxxxxxxxx Xxxxxxxxx</w:t>
      </w:r>
      <w:r w:rsidR="00533096" w:rsidRPr="00533096">
        <w:rPr>
          <w:w w:val="105"/>
        </w:rPr>
        <w:t xml:space="preserve"> </w:t>
      </w:r>
      <w:r w:rsidR="00533096" w:rsidRPr="007563EC">
        <w:fldChar w:fldCharType="begin" w:fldLock="1"/>
      </w:r>
      <w:r w:rsidR="00C360D4">
        <w:instrText>ADDIN CSL_CITATION {"citationItems":[{"id":"ITEM-1","itemData":{"DOI":"10.1016/j.rser.2014.10.004","ISSN":"13640321","author":[{"dropping-particle":"","family":"André Cremonez","given":"Paulo","non-dropping-particle":"","parse-names":false,"suffix":""},{"dropping-particle":"","family":"Feroldi","given":"Michael","non-dropping-particle":"","parse-names":false,"suffix":""},{"dropping-particle":"","family":"Cézar Nadaleti","given":"Willian","non-dropping-particle":"","parse-names":false,"suffix":""},{"dropping-particle":"","family":"Rossi","given":"Eduardo","non-dropping-particle":"de","parse-names":false,"suffix":""},{"dropping-particle":"","family":"Feiden","given":"Armin","non-dropping-particle":"","parse-names":false,"suffix":""},{"dropping-particle":"","family":"Camargo","given":"Mariele Pasuch","non-dropping-particle":"de","parse-names":false,"suffix":""},{"dropping-particle":"","family":"Cremonez","given":"Filipe Eliazar","non-dropping-particle":"","parse-names":false,"suffix":""},{"dropping-particle":"","family":"Klajn","given":"Felipe Fernandes","non-dropping-particle":"","parse-names":false,"suffix":""}],"container-title":"Renewable and Sustainable Energy Reviews","id":"ITEM-1","issued":{"date-parts":[["2015","2"]]},"page":"415-428","title":"Biodiesel production in Brazil: Current scenario and perspectives","type":"article-journal","volume":"42"},"uris":["http://www.mendeley.com/documents/?uuid=a690ef57-38af-4f82-be4a-9ebd227ad709"]},{"id":"ITEM-2","itemData":{"DOI":"10.1016/j.fuel.2009.10.032","ISSN":"00162361","author":[{"dropping-particle":"","family":"Jones","given":"J.C.","non-dropping-particle":"","parse-names":false,"suffix":""}],"container-title":"Fuel","id":"ITEM-2","issue":"5","issued":{"date-parts":[["2010","5"]]},"page":"1183-1183","title":"On the use of ethanol in the processing of biodiesel fuels","type":"article-journal","volume":"89"},"uris":["http://www.mendeley.com/documents/?uuid=c25fa6b5-7eae-4b3a-a50d-6e83a62812c1"]},{"id":"ITEM-3","itemData":{"DOI":"10.1016/j.fuel.2008.10.002","ISSN":"00162361","author":[{"dropping-particle":"","family":"Jones","given":"J.C.","non-dropping-particle":"","parse-names":false,"suffix":""}],"container-title":"Fuel","id":"ITEM-3","issue":"3","issued":{"date-parts":[["2009","3"]]},"page":"583","title":"On the processing of biodiesel fuels","type":"article-journal","volume":"88"},"uris":["http://www.mendeley.com/documents/?uuid=df1af4ae-d5a4-4dac-943d-d76e79c57453"]},{"id":"ITEM-4","itemData":{"DOI":"10.1021/ef010174h","ISSN":"0887-0624","author":[{"dropping-particle":"","family":"Encinar","given":"J. M.","non-dropping-particle":"","parse-names":false,"suffix":""},{"dropping-particle":"","family":"González","given":"J. F.","non-dropping-particle":"","parse-names":false,"suffix":""},{"dropping-particle":"","family":"Rodríguez","given":"J. J.","non-dropping-particle":"","parse-names":false,"suffix":""},{"dropping-particle":"","family":"Tejedor","given":"A.","non-dropping-particle":"","parse-names":false,"suffix":""}],"container-title":"Energy &amp; Fuels","id":"ITEM-4","issue":"2","issued":{"date-parts":[["2002","3"]]},"page":"443-450","title":"Biodiesel Fuels from Vegetable Oils: Transesterification of Cynara c ardunculus L. Oils with Ethanol","type":"article-journal","volume":"16"},"uris":["http://www.mendeley.com/documents/?uuid=63e79bab-25d9-48ce-bc65-536f77fd34a6"]},{"id":"ITEM-5","itemData":{"DOI":"10.1016/j.fuproc.2007.01.002","ISSN":"03783820","author":[{"dropping-particle":"","family":"Encinar","given":"J.M.","non-dropping-particle":"","parse-names":false,"suffix":""},{"dropping-particle":"","family":"González","given":"J.F.","non-dropping-particle":"","parse-names":false,"suffix":""},{"dropping-particle":"","family":"Rodríguez-Reinares","given":"A.","non-dropping-particle":"","parse-names":false,"suffix":""}],"container-title":"Fuel Processing Technology","id":"ITEM-5","issue":"5","issued":{"date-parts":[["2007","5"]]},"page":"513-522","title":"Ethanolysis of used frying oil. Biodiesel preparation and characterization","type":"article-journal","volume":"88"},"uris":["http://www.mendeley.com/documents/?uuid=41b8a1ee-5999-45df-8f32-92f44c8e0562"]},{"id":"ITEM-6","itemData":{"DOI":"10.1021/ef060118m","ISSN":"0887-0624","author":[{"dropping-particle":"","family":"Meneghetti","given":"Simoni M. Plentz","non-dropping-particle":"","parse-names":false,"suffix":""},{"dropping-particle":"","family":"Meneghetti","given":"Mario R.","non-dropping-particle":"","parse-names":false,"suffix":""},{"dropping-particle":"","family":"Wolf","given":"Carlos R.","non-dropping-particle":"","parse-names":false,"suffix":""},{"dropping-particle":"","family":"Silva","given":"Eid C.","non-dropping-particle":"","parse-names":false,"suffix":""},{"dropping-particle":"","family":"Lima","given":"Gilvan E. S.","non-dropping-particle":"","parse-names":false,"suffix":""},{"dropping-particle":"","family":"Lira Silva","given":"Laelson","non-dropping-particle":"de","parse-names":false,"suffix":""},{"dropping-particle":"","family":"Serra","given":"Tatiana M.","non-dropping-particle":"","parse-names":false,"suffix":""},{"dropping-particle":"","family":"Cauduro","given":"Fernanda","non-dropping-particle":"","parse-names":false,"suffix":""},{"dropping-particle":"","family":"Oliveira","given":"Lenise G.","non-dropping-particle":"de","parse-names":false,"suffix":""}],"container-title":"Energy &amp; Fuels","id":"ITEM-6","issue":"5","issued":{"date-parts":[["2006","9"]]},"page":"2262-2265","title":"Biodiesel from Castor Oil: A Comparison of Ethanolysis versus Methanolysis","type":"article-journal","volume":"20"},"uris":["http://www.mendeley.com/documents/?uuid=aef45db1-8517-4897-83e4-64a2902cac7a"]}],"mendeley":{"formattedCitation":"(André Cremonez et al., 2015; Encinar, González, &amp; Rodríguez-Reinares, 2007; Encinar, González, Rodríguez, &amp; Tejedor, 2002; Jones, 2009, 2010; Meneghetti et al., 2006)","plainTextFormattedCitation":"(André Cremonez et al., 2015; Encinar, González, &amp; Rodríguez-Reinares, 2007; Encinar, González, Rodríguez, &amp; Tejedor, 2002; Jones, 2009, 2010; Meneghetti et al., 2006)","previouslyFormattedCitation":"(André Cremonez et al., 2015; Encinar, González, &amp; Rodríguez-Reinares, 2007; Encinar, González, Rodríguez, &amp; Tejedor, 2002; Jones, 2009, 2010; Meneghetti et al., 2006)"},"properties":{"noteIndex":0},"schema":"https://github.com/citation-style-language/schema/raw/master/csl-citation.json"}</w:instrText>
      </w:r>
      <w:r w:rsidR="00533096" w:rsidRPr="007563EC">
        <w:fldChar w:fldCharType="separate"/>
      </w:r>
      <w:r w:rsidR="00533096" w:rsidRPr="00B47945">
        <w:rPr>
          <w:noProof/>
          <w:lang w:val="pt-BR"/>
        </w:rPr>
        <w:t>(André Cremonez et al., 2015; Encinar, González, &amp; Rodríguez-Reinares, 2007; Encinar, González, Rodríguez, &amp; Tejedor, 2002; Jones, 2009, 2010; Meneghetti et al., 2006)</w:t>
      </w:r>
      <w:r w:rsidR="00533096" w:rsidRPr="007563EC">
        <w:fldChar w:fldCharType="end"/>
      </w:r>
      <w:r w:rsidR="00533096" w:rsidRPr="00B47945">
        <w:rPr>
          <w:lang w:val="pt-BR"/>
        </w:rPr>
        <w:t>.</w:t>
      </w:r>
    </w:p>
    <w:p w:rsidR="00B4693F" w:rsidRDefault="006B2EC5" w:rsidP="00533096">
      <w:pPr>
        <w:pStyle w:val="Corpodetexto"/>
        <w:spacing w:before="6" w:line="410" w:lineRule="auto"/>
        <w:ind w:left="160" w:right="156" w:firstLine="351"/>
        <w:jc w:val="both"/>
      </w:pPr>
      <w:r>
        <w:rPr>
          <w:w w:val="105"/>
        </w:rPr>
        <w:t xml:space="preserve"> Xxxxxxxxx Xxxxxxxxx </w:t>
      </w:r>
      <w:r>
        <w:rPr>
          <w:w w:val="105"/>
        </w:rPr>
        <w:t>Xxxxxxxxx Xxxxxxxxx XxxxxxxxxXxxxxxxxx Xxxxxxxxx Xxxxxxxxx Xxxxxxxxx Xxxxxxxx Xxxxxxxxx Xxxxxxxxx Xxxxxxxxx</w:t>
      </w:r>
      <w:r w:rsidR="00533096" w:rsidRPr="00533096">
        <w:rPr>
          <w:w w:val="105"/>
        </w:rPr>
        <w:t xml:space="preserve"> </w:t>
      </w:r>
      <w:r w:rsidR="00533096" w:rsidRPr="005D0FE1">
        <w:fldChar w:fldCharType="begin" w:fldLock="1"/>
      </w:r>
      <w:r w:rsidR="00C360D4">
        <w:instrText>ADDIN CSL_CITATION {"citationItems":[{"id":"ITEM-1","itemData":{"DOI":"10.1016/j.rser.2014.10.004","ISSN":"13640321","author":[{"dropping-particle":"","family":"André Cremonez","given":"Paulo","non-dropping-particle":"","parse-names":false,"suffix":""},{"dropping-particle":"","family":"Feroldi","given":"Michael","non-dropping-particle":"","parse-names":false,"suffix":""},{"dropping-particle":"","family":"Cézar Nadaleti","given":"Willian","non-dropping-particle":"","parse-names":false,"suffix":""},{"dropping-particle":"","family":"Rossi","given":"Eduardo","non-dropping-particle":"de","parse-names":false,"suffix":""},{"dropping-particle":"","family":"Feiden","given":"Armin","non-dropping-particle":"","parse-names":false,"suffix":""},{"dropping-particle":"","family":"Camargo","given":"Mariele Pasuch","non-dropping-particle":"de","parse-names":false,"suffix":""},{"dropping-particle":"","family":"Cremonez","given":"Filipe Eliazar","non-dropping-particle":"","parse-names":false,"suffix":""},{"dropping-particle":"","family":"Klajn","given":"Felipe Fernandes","non-dropping-particle":"","parse-names":false,"suffix":""}],"container-title":"Renewable and Sustainable Energy Reviews","id":"ITEM-1","issued":{"date-parts":[["2015","2"]]},"page":"415-428","title":"Biodiesel production in Brazil: Current scenario and perspectives","type":"article-journal","volume":"42"},"uris":["http://www.mendeley.com/documents/?uuid=a690ef57-38af-4f82-be4a-9ebd227ad709"]}],"mendeley":{"formattedCitation":"(André Cremonez et al., 2015)","plainTextFormattedCitation":"(André Cremonez et al., 2015)","previouslyFormattedCitation":"(André Cremonez et al., 2015)"},"properties":{"noteIndex":0},"schema":"https://github.com/citation-style-language/schema/raw/master/csl-citation.json"}</w:instrText>
      </w:r>
      <w:r w:rsidR="00533096" w:rsidRPr="005D0FE1">
        <w:fldChar w:fldCharType="separate"/>
      </w:r>
      <w:r w:rsidR="00533096" w:rsidRPr="00B47945">
        <w:rPr>
          <w:noProof/>
        </w:rPr>
        <w:t>(André Cremonez et al., 2015)</w:t>
      </w:r>
      <w:r w:rsidR="00533096" w:rsidRPr="005D0FE1">
        <w:fldChar w:fldCharType="end"/>
      </w:r>
      <w:r>
        <w:rPr>
          <w:w w:val="105"/>
        </w:rPr>
        <w:t>.</w:t>
      </w:r>
    </w:p>
    <w:p w:rsidR="00B4693F" w:rsidRDefault="006B2EC5">
      <w:pPr>
        <w:pStyle w:val="Corpodetexto"/>
        <w:spacing w:before="7" w:line="410" w:lineRule="auto"/>
        <w:ind w:left="160" w:right="156" w:firstLine="351"/>
        <w:jc w:val="both"/>
      </w:pPr>
      <w:r>
        <w:rPr>
          <w:w w:val="105"/>
        </w:rPr>
        <w:t>Xxxxxxxxx Xxxxxxxxx Xxxxxxxxx Xxxxxxxxx Xxxxxxxx Xxxxxxxxx Xxxxxxxxx XxxxxxxxxXxxxxxxxx Xxxxxxxxx Xxxxxxxxx Xxxxxxxxx Xxxxxxxx X</w:t>
      </w:r>
      <w:r>
        <w:rPr>
          <w:w w:val="105"/>
        </w:rPr>
        <w:t>xxxxxxxx Xxxxxxxxx Xxxxxxxxx</w:t>
      </w:r>
      <w:r w:rsidR="00533096" w:rsidRPr="00533096">
        <w:rPr>
          <w:w w:val="105"/>
        </w:rPr>
        <w:t xml:space="preserve"> </w:t>
      </w:r>
      <w:r w:rsidR="00533096" w:rsidRPr="005D0FE1">
        <w:fldChar w:fldCharType="begin" w:fldLock="1"/>
      </w:r>
      <w:r w:rsidR="00C360D4">
        <w:instrText>ADDIN CSL_CITATION {"citationItems":[{"id":"ITEM-1","itemData":{"DOI":"10.1016/j.tifs.2018.05.022","ISSN":"09242244","author":[{"dropping-particle":"","family":"Nawade","given":"Bhagwat","non-dropping-particle":"","parse-names":false,"suffix":""},{"dropping-particle":"","family":"Mishra","given":"Gyan P.","non-dropping-particle":"","parse-names":false,"suffix":""},{"dropping-particle":"","family":"Radhakrishnan","given":"T.","non-dropping-particle":"","parse-names":false,"suffix":""},{"dropping-particle":"","family":"Dodia","given":"Snehaben M.","non-dropping-particle":"","parse-names":false,"suffix":""},{"dropping-particle":"","family":"Ahmad","given":"Suhail","non-dropping-particle":"","parse-names":false,"suffix":""},{"dropping-particle":"","family":"Kumar","given":"Abhay","non-dropping-particle":"","parse-names":false,"suffix":""},{"dropping-particle":"","family":"Kumar","given":"Atul","non-dropping-particle":"","parse-names":false,"suffix":""},{"dropping-particle":"","family":"Kundu","given":"Rahul","non-dropping-particle":"","parse-names":false,"suffix":""}],"container-title":"Trends in Food Science &amp; Technology","id":"ITEM-1","issued":{"date-parts":[["2018","8"]]},"page":"107-119","title":"High oleic peanut breeding: Achievements, perspectives, and prospects","type":"article-journal","volume":"78"},"uris":["http://www.mendeley.com/documents/?uuid=1a854152-5644-41ac-a6e0-6df98e093a38"]},{"id":"ITEM-2","itemData":{"DOI":"10.1021/jf0113171","ISSN":"0021-8561","author":[{"dropping-particle":"","family":"Andersen","given":"Peter C.","non-dropping-particle":"","parse-names":false,"suffix":""},{"dropping-particle":"","family":"Gorbet","given":"Daniel W.","non-dropping-particle":"","parse-names":false,"suffix":""}],"container-title":"Journal of Agricultural and Food Chemistry","id":"ITEM-2","issue":"5","issued":{"date-parts":[["2002","2"]]},"page":"1298-1305","title":"Influence of Year and Planting Date on Fatty Acid Chemistry of High Oleic Acid and Normal Peanut Genotypes","type":"article-journal","volume":"50"},"uris":["http://www.mendeley.com/documents/?uuid=a2208552-b2a1-45a5-b907-bffe172f1869"]}],"mendeley":{"formattedCitation":"(Andersen &amp; Gorbet, 2002; Nawade et al., 2018)","plainTextFormattedCitation":"(Andersen &amp; Gorbet, 2002; Nawade et al., 2018)","previouslyFormattedCitation":"(Andersen &amp; Gorbet, 2002; Nawade et al., 2018)"},"properties":{"noteIndex":0},"schema":"https://github.com/citation-style-language/schema/raw/master/csl-citation.json"}</w:instrText>
      </w:r>
      <w:r w:rsidR="00533096" w:rsidRPr="005D0FE1">
        <w:fldChar w:fldCharType="separate"/>
      </w:r>
      <w:r w:rsidR="00533096" w:rsidRPr="00B47945">
        <w:rPr>
          <w:noProof/>
        </w:rPr>
        <w:t>(Andersen &amp; Gorbet, 2002; Nawade et al., 2018)</w:t>
      </w:r>
      <w:r w:rsidR="00533096" w:rsidRPr="005D0FE1">
        <w:fldChar w:fldCharType="end"/>
      </w:r>
      <w:r>
        <w:rPr>
          <w:w w:val="105"/>
        </w:rPr>
        <w:t xml:space="preserve">. Xxxxxxxxx Xxxxxxxxx </w:t>
      </w:r>
      <w:r>
        <w:rPr>
          <w:w w:val="105"/>
        </w:rPr>
        <w:t>Xxxxxxxxx Xxxxxxxxx XxxxxxxxxXxxxxxxxx Xxxxxxxxx Xxxxxxxxx Xxxxxxxxx Xxxxxxxx Xxxxxxxxx Xxxxxx</w:t>
      </w:r>
      <w:r>
        <w:rPr>
          <w:w w:val="105"/>
        </w:rPr>
        <w:t>xxx Xxxxxxxxx</w:t>
      </w:r>
      <w:r w:rsidR="00533096" w:rsidRPr="00533096">
        <w:rPr>
          <w:w w:val="105"/>
        </w:rPr>
        <w:t xml:space="preserve"> </w:t>
      </w:r>
      <w:r w:rsidR="00533096" w:rsidRPr="005D0FE1">
        <w:fldChar w:fldCharType="begin" w:fldLock="1"/>
      </w:r>
      <w:r w:rsidR="00C360D4">
        <w:instrText>ADDIN CSL_CITATION {"citationItems":[{"id":"ITEM-1","itemData":{"DOI":"10.1016/j.tifs.2018.05.022","ISSN":"09242244","author":[{"dropping-particle":"","family":"Nawade","given":"Bhagwat","non-dropping-particle":"","parse-names":false,"suffix":""},{"dropping-particle":"","family":"Mishra","given":"Gyan P.","non-dropping-particle":"","parse-names":false,"suffix":""},{"dropping-particle":"","family":"Radhakrishnan","given":"T.","non-dropping-particle":"","parse-names":false,"suffix":""},{"dropping-particle":"","family":"Dodia","given":"Snehaben M.","non-dropping-particle":"","parse-names":false,"suffix":""},{"dropping-particle":"","family":"Ahmad","given":"Suhail","non-dropping-particle":"","parse-names":false,"suffix":""},{"dropping-particle":"","family":"Kumar","given":"Abhay","non-dropping-particle":"","parse-names":false,"suffix":""},{"dropping-particle":"","family":"Kumar","given":"Atul","non-dropping-particle":"","parse-names":false,"suffix":""},{"dropping-particle":"","family":"Kundu","given":"Rahul","non-dropping-particle":"","parse-names":false,"suffix":""}],"container-title":"Trends in Food Science &amp; Technology","id":"ITEM-1","issued":{"date-parts":[["2018","8"]]},"page":"107-119","title":"High oleic peanut breeding: Achievements, perspectives, and prospects","type":"article-journal","volume":"78"},"uris":["http://www.mendeley.com/documents/?uuid=1a854152-5644-41ac-a6e0-6df98e093a38"]},{"id":"ITEM-2","itemData":{"DOI":"10.1021/jf0113171","ISSN":"0021-8561","author":[{"dropping-particle":"","family":"Andersen","given":"Peter C.","non-dropping-particle":"","parse-names":false,"suffix":""},{"dropping-particle":"","family":"Gorbet","given":"Daniel W.","non-dropping-particle":"","parse-names":false,"suffix":""}],"container-title":"Journal of Agricultural and Food Chemistry","id":"ITEM-2","issue":"5","issued":{"date-parts":[["2002","2"]]},"page":"1298-1305","title":"Influence of Year and Planting Date on Fatty Acid Chemistry of High Oleic Acid and Normal Peanut Genotypes","type":"article-journal","volume":"50"},"uris":["http://www.mendeley.com/documents/?uuid=a2208552-b2a1-45a5-b907-bffe172f1869"]}],"mendeley":{"formattedCitation":"(Andersen &amp; Gorbet, 2002; Nawade et al., 2018)","plainTextFormattedCitation":"(Andersen &amp; Gorbet, 2002; Nawade et al., 2018)","previouslyFormattedCitation":"(Andersen &amp; Gorbet, 2002; Nawade et al., 2018)"},"properties":{"noteIndex":0},"schema":"https://github.com/citation-style-language/schema/raw/master/csl-citation.json"}</w:instrText>
      </w:r>
      <w:r w:rsidR="00533096" w:rsidRPr="005D0FE1">
        <w:fldChar w:fldCharType="separate"/>
      </w:r>
      <w:r w:rsidR="00533096" w:rsidRPr="00B47945">
        <w:rPr>
          <w:noProof/>
        </w:rPr>
        <w:t>(Andersen &amp; Gorbet, 2002; Nawade et al., 2018)</w:t>
      </w:r>
      <w:r w:rsidR="00533096" w:rsidRPr="005D0FE1">
        <w:fldChar w:fldCharType="end"/>
      </w:r>
      <w:r>
        <w:rPr>
          <w:w w:val="105"/>
        </w:rPr>
        <w:t>.</w:t>
      </w:r>
    </w:p>
    <w:p w:rsidR="00B4693F" w:rsidRDefault="006B2EC5">
      <w:pPr>
        <w:pStyle w:val="Corpodetexto"/>
        <w:spacing w:before="6" w:line="408" w:lineRule="auto"/>
        <w:ind w:left="160" w:right="156" w:firstLine="351"/>
        <w:jc w:val="both"/>
      </w:pPr>
      <w:r>
        <w:rPr>
          <w:w w:val="105"/>
        </w:rPr>
        <w:t>Xxxxxxxxx Xxxxxxxxx Xxxxxxxxx Xxxxxxxxx Xxxxxxxx Xxxxxxxxx Xxxxxxxxx XxxxxxxxxXxxxxxxxx Xxxxxxxxx Xxxxxxxxx Xxxxxxxxx Xxxxxxxx Xxxxxxxxx Xxxxxxxxx Xxxxxxxxx</w:t>
      </w:r>
      <w:r w:rsidR="00533096" w:rsidRPr="00533096">
        <w:rPr>
          <w:w w:val="105"/>
        </w:rPr>
        <w:t xml:space="preserve"> </w:t>
      </w:r>
      <w:r w:rsidR="00533096" w:rsidRPr="005D0FE1">
        <w:fldChar w:fldCharType="begin" w:fldLock="1"/>
      </w:r>
      <w:r w:rsidR="00C360D4">
        <w:instrText>ADDIN CSL_CITATION {"citationItems":[{"id":"ITEM-1","itemData":{"DOI":"10.1016/j.tifs.2018.05.022","ISSN":"09242244","author":[{"dropping-particle":"","family":"Nawade","given":"Bhagwat","non-dropping-particle":"","parse-names":false,"suffix":""},{"dropping-particle":"","family":"Mishra","given":"Gyan P.","non-dropping-particle":"","parse-names":false,"suffix":""},{"dropping-particle":"","family":"Radhakrishnan","given":"T.","non-dropping-particle":"","parse-names":false,"suffix":""},{"dropping-particle":"","family":"Dodia","given":"Snehaben M.","non-dropping-particle":"","parse-names":false,"suffix":""},{"dropping-particle":"","family":"Ahmad","given":"Suhail","non-dropping-particle":"","parse-names":false,"suffix":""},{"dropping-particle":"","family":"Kumar","given":"Abhay","non-dropping-particle":"","parse-names":false,"suffix":""},{"dropping-particle":"","family":"Kumar","given":"Atul","non-dropping-particle":"","parse-names":false,"suffix":""},{"dropping-particle":"","family":"Kundu","given":"Rahul","non-dropping-particle":"","parse-names":false,"suffix":""}],"container-title":"Trends in Food Science &amp; Technology","id":"ITEM-1","issued":{"date-parts":[["2018","8"]]},"page":"107-119","title":"High oleic peanut breeding: Achievements, perspectives, and prospects","type":"article-journal","volume":"78"},"uris":["http://www.mendeley.com/documents/?uuid=1a854152-5644-41ac-a6e0-6df98e093a38"]},{"id":"ITEM-2","itemData":{"DOI":"10.1021/jf0113171","ISSN":"0021-8561","author":[{"dropping-particle":"","family":"Andersen","given":"Peter C.","non-dropping-particle":"","parse-names":false,"suffix":""},{"dropping-particle":"","family":"Gorbet","given":"Daniel W.","non-dropping-particle":"","parse-names":false,"suffix":""}],"container-title":"Journal of Agricultural and Food Chemistry","id":"ITEM-2","issue":"5","issued":{"date-parts":[["2002","2"]]},"page":"1298-1305","title":"Influence of Year and Planting Date on Fatty Acid Chemistry of High Oleic Acid and Normal Peanut Genotypes","type":"article-journal","volume":"50"},"uris":["http://www.mendeley.com/documents/?uuid=a2208552-b2a1-45a5-b907-bffe172f1869"]}],"mendeley":{"formattedCitation":"(Andersen &amp; Gorbet, 2002; Nawade et al., 2018)","plainTextFormattedCitation":"(Andersen &amp; Gorbet, 2002; Nawade et al., 2018)","previouslyFormattedCitation":"(Andersen &amp; Gorbet, 2002; Nawade et al., 2018)"},"properties":{"noteIndex":0},"schema":"https://github.com/citation-style-language/schema/raw/master/csl-citation.json"}</w:instrText>
      </w:r>
      <w:r w:rsidR="00533096" w:rsidRPr="005D0FE1">
        <w:fldChar w:fldCharType="separate"/>
      </w:r>
      <w:r w:rsidR="00533096" w:rsidRPr="00B47945">
        <w:rPr>
          <w:noProof/>
        </w:rPr>
        <w:t>(Andersen &amp; Gorbet, 2002; Nawade et al., 2018)</w:t>
      </w:r>
      <w:r w:rsidR="00533096" w:rsidRPr="005D0FE1">
        <w:fldChar w:fldCharType="end"/>
      </w:r>
      <w:r>
        <w:rPr>
          <w:w w:val="105"/>
        </w:rPr>
        <w:t xml:space="preserve">. Xxxxxxxxx Xxxxxxxxx Xxxxxxxxx </w:t>
      </w:r>
      <w:r>
        <w:rPr>
          <w:w w:val="105"/>
        </w:rPr>
        <w:t>Xxxxxxxxx Xxxx</w:t>
      </w:r>
      <w:r>
        <w:rPr>
          <w:w w:val="105"/>
        </w:rPr>
        <w:t>xxxxx Xxxxxxxxx Xxxxxxxxx Xxxxxxxxx Xxxxxxxxx Xxxxxxxx Xxxxxxxxx Xxxxxxxxx Xxxxxxxxx</w:t>
      </w:r>
      <w:r w:rsidR="00533096" w:rsidRPr="00533096">
        <w:rPr>
          <w:w w:val="105"/>
        </w:rPr>
        <w:t xml:space="preserve"> </w:t>
      </w:r>
      <w:r w:rsidR="00533096" w:rsidRPr="005D0FE1">
        <w:fldChar w:fldCharType="begin" w:fldLock="1"/>
      </w:r>
      <w:r w:rsidR="00C360D4">
        <w:instrText>ADDIN CSL_CITATION {"citationItems":[{"id":"ITEM-1","itemData":{"DOI":"10.1016/j.tifs.2018.05.022","ISSN":"09242244","author":[{"dropping-particle":"","family":"Nawade","given":"Bhagwat","non-dropping-particle":"","parse-names":false,"suffix":""},{"dropping-particle":"","family":"Mishra","given":"Gyan P.","non-dropping-particle":"","parse-names":false,"suffix":""},{"dropping-particle":"","family":"Radhakrishnan","given":"T.","non-dropping-particle":"","parse-names":false,"suffix":""},{"dropping-particle":"","family":"Dodia","given":"Snehaben M.","non-dropping-particle":"","parse-names":false,"suffix":""},{"dropping-particle":"","family":"Ahmad","given":"Suhail","non-dropping-particle":"","parse-names":false,"suffix":""},{"dropping-particle":"","family":"Kumar","given":"Abhay","non-dropping-particle":"","parse-names":false,"suffix":""},{"dropping-particle":"","family":"Kumar","given":"Atul","non-dropping-particle":"","parse-names":false,"suffix":""},{"dropping-particle":"","family":"Kundu","given":"Rahul","non-dropping-particle":"","parse-names":false,"suffix":""}],"container-title":"Trends in Food Science &amp; Technology","id":"ITEM-1","issued":{"date-parts":[["2018","8"]]},"page":"107-119","title":"High oleic peanut breeding: Achievements, perspectives, and prospects","type":"article-journal","volume":"78"},"uris":["http://www.mendeley.com/documents/?uuid=1a854152-5644-41ac-a6e0-6df98e093a38"]},{"id":"ITEM-2","itemData":{"DOI":"10.1021/jf0113171","ISSN":"0021-8561","author":[{"dropping-particle":"","family":"Andersen","given":"Peter C.","non-dropping-particle":"","parse-names":false,"suffix":""},{"dropping-particle":"","family":"Gorbet","given":"Daniel W.","non-dropping-particle":"","parse-names":false,"suffix":""}],"container-title":"Journal of Agricultural and Food Chemistry","id":"ITEM-2","issue":"5","issued":{"date-parts":[["2002","2"]]},"page":"1298-1305","title":"Influence of Year and Planting Date on Fatty Acid Chemistry of High Oleic Acid and Normal Peanut Genotypes","type":"article-journal","volume":"50"},"uris":["http://www.mendeley.com/documents/?uuid=a2208552-b2a1-45a5-b907-bffe172f1869"]}],"mendeley":{"formattedCitation":"(Andersen &amp; Gorbet, 2002; Nawade et al., 2018)","plainTextFormattedCitation":"(Andersen &amp; Gorbet, 2002; Nawade et al., 2018)","previouslyFormattedCitation":"(Andersen &amp; Gorbet, 2002; Nawade et al., 2018)"},"properties":{"noteIndex":0},"schema":"https://github.com/citation-style-language/schema/raw/master/csl-citation.json"}</w:instrText>
      </w:r>
      <w:r w:rsidR="00533096" w:rsidRPr="005D0FE1">
        <w:fldChar w:fldCharType="separate"/>
      </w:r>
      <w:r w:rsidR="00533096" w:rsidRPr="00B47945">
        <w:rPr>
          <w:noProof/>
        </w:rPr>
        <w:t>(Andersen &amp; Gorbet, 2002; Nawade et al., 2018)</w:t>
      </w:r>
      <w:r w:rsidR="00533096" w:rsidRPr="005D0FE1">
        <w:fldChar w:fldCharType="end"/>
      </w:r>
      <w:r>
        <w:rPr>
          <w:w w:val="105"/>
        </w:rPr>
        <w:t>.</w:t>
      </w:r>
    </w:p>
    <w:p w:rsidR="00B4693F" w:rsidRDefault="006B2EC5">
      <w:pPr>
        <w:pStyle w:val="Corpodetexto"/>
        <w:spacing w:before="15" w:line="415" w:lineRule="auto"/>
        <w:ind w:left="160" w:right="156" w:firstLine="351"/>
        <w:jc w:val="both"/>
      </w:pPr>
      <w:r>
        <w:rPr>
          <w:w w:val="105"/>
        </w:rPr>
        <w:t xml:space="preserve">Xxxxxxxxx </w:t>
      </w:r>
      <w:r>
        <w:rPr>
          <w:w w:val="105"/>
        </w:rPr>
        <w:t xml:space="preserve">Xxxxxxxxx Xxxxxxxxx Xxxxxxxxx. Xxxxxxxxx </w:t>
      </w:r>
      <w:r>
        <w:rPr>
          <w:w w:val="105"/>
        </w:rPr>
        <w:t>Xxxxxxxxx Xxxxxxxxx Xxxxxxxxx. Xxxxx</w:t>
      </w:r>
      <w:r>
        <w:rPr>
          <w:w w:val="105"/>
        </w:rPr>
        <w:t>xxxx Xxxxxxxxx Xxxxxxxxx Xxxxxxxxx</w:t>
      </w:r>
      <w:r>
        <w:rPr>
          <w:w w:val="105"/>
        </w:rPr>
        <w:t>.</w:t>
      </w:r>
    </w:p>
    <w:p w:rsidR="00B4693F" w:rsidRDefault="00B4693F">
      <w:pPr>
        <w:pStyle w:val="Corpodetexto"/>
        <w:rPr>
          <w:sz w:val="30"/>
        </w:rPr>
      </w:pPr>
    </w:p>
    <w:p w:rsidR="00B4693F" w:rsidRDefault="006B2EC5" w:rsidP="00533096">
      <w:pPr>
        <w:pStyle w:val="Ttulo1"/>
        <w:numPr>
          <w:ilvl w:val="0"/>
          <w:numId w:val="3"/>
        </w:numPr>
        <w:spacing w:before="177"/>
      </w:pPr>
      <w:r>
        <w:t>EXPERIMENTAL</w:t>
      </w:r>
    </w:p>
    <w:p w:rsidR="00B4693F" w:rsidRDefault="00B4693F">
      <w:pPr>
        <w:pStyle w:val="Corpodetexto"/>
        <w:spacing w:before="8"/>
        <w:rPr>
          <w:rFonts w:ascii="Georgia"/>
          <w:b/>
          <w:sz w:val="40"/>
        </w:rPr>
      </w:pPr>
    </w:p>
    <w:p w:rsidR="00B4693F" w:rsidRDefault="006B2EC5" w:rsidP="00533096">
      <w:pPr>
        <w:pStyle w:val="Ttulo2"/>
        <w:numPr>
          <w:ilvl w:val="1"/>
          <w:numId w:val="3"/>
        </w:numPr>
      </w:pPr>
      <w:r>
        <w:rPr>
          <w:w w:val="105"/>
        </w:rPr>
        <w:t>Subheading</w:t>
      </w:r>
    </w:p>
    <w:p w:rsidR="00B4693F" w:rsidRDefault="00B4693F">
      <w:pPr>
        <w:pStyle w:val="Corpodetexto"/>
        <w:rPr>
          <w:rFonts w:ascii="Palatino Linotype"/>
          <w:b/>
        </w:rPr>
      </w:pPr>
    </w:p>
    <w:p w:rsidR="00B4693F" w:rsidRPr="00C360D4" w:rsidRDefault="00533096" w:rsidP="00B51818">
      <w:pPr>
        <w:pStyle w:val="Corpodetexto"/>
        <w:spacing w:before="15" w:line="415" w:lineRule="auto"/>
        <w:ind w:left="160" w:right="156" w:firstLine="351"/>
        <w:jc w:val="both"/>
      </w:pPr>
      <w:r>
        <w:rPr>
          <w:w w:val="105"/>
        </w:rPr>
        <w:t xml:space="preserve">Xxxxxxxxx Xxxxxxxxx </w:t>
      </w:r>
      <w:r w:rsidR="006B2EC5">
        <w:rPr>
          <w:w w:val="105"/>
        </w:rPr>
        <w:t>Xxxxxxxxx</w:t>
      </w:r>
      <w:r w:rsidRPr="00533096">
        <w:rPr>
          <w:w w:val="105"/>
        </w:rPr>
        <w:t xml:space="preserve"> </w:t>
      </w:r>
      <w:r>
        <w:rPr>
          <w:w w:val="105"/>
        </w:rPr>
        <w:t>Xxxxxxxxx</w:t>
      </w:r>
      <w:r w:rsidRPr="00533096">
        <w:rPr>
          <w:w w:val="105"/>
        </w:rPr>
        <w:t xml:space="preserve"> </w:t>
      </w:r>
      <w:r>
        <w:rPr>
          <w:w w:val="105"/>
        </w:rPr>
        <w:t>Xxxxxxxxx Xxxxxxxxx Xxxxxxxxx</w:t>
      </w:r>
      <w:r w:rsidRPr="00533096">
        <w:rPr>
          <w:w w:val="105"/>
        </w:rPr>
        <w:t xml:space="preserve"> </w:t>
      </w:r>
      <w:r>
        <w:rPr>
          <w:w w:val="105"/>
        </w:rPr>
        <w:t>Xxxxxxxxx</w:t>
      </w:r>
      <w:r>
        <w:rPr>
          <w:w w:val="105"/>
        </w:rPr>
        <w:t xml:space="preserve"> </w:t>
      </w:r>
      <w:r>
        <w:fldChar w:fldCharType="begin" w:fldLock="1"/>
      </w:r>
      <w:r w:rsidR="00C360D4">
        <w:instrText>ADDIN CSL_CITATION {"citationItems":[{"id":"ITEM-1","itemData":{"DOI":"10.1016/j.indcrop.2015.06.013","ISSN":"09266690","author":[{"dropping-particle":"","family":"Gomes Filho","given":"J.C.","non-dropping-particle":"","parse-names":false,"suffix":""},{"dropping-particle":"","family":"Peiter","given":"A.S.","non-dropping-particle":"","parse-names":false,"suffix":""},{"dropping-particle":"","family":"Pimentel","given":"W.R.O.","non-dropping-particle":"","parse-names":false,"suffix":""},{"dropping-particle":"","family":"Soletti","given":"J.I.","non-dropping-particle":"","parse-names":false,"suffix":""},{"dropping-particle":"","family":"Carvalho","given":"S.H.V.","non-dropping-particle":"","parse-names":false,"suffix":""},{"dropping-particle":"","family":"Meili","given":"L.","non-dropping-particle":"","parse-names":false,"suffix":""}],"container-title":"Industrial Crops and Products","id":"ITEM-1","issued":{"date-parts":[["2015","11"]]},"page":"767-772","title":"Biodiesel production from Sterculia striata oil by ethyl transesterification method","type":"article-journal","volume":"74"},"uris":["http://www.mendeley.com/documents/?uuid=98169ce7-28a7-4160-8f94-643c761d338d"]}],"mendeley":{"formattedCitation":"(Gomes Filho et al., 2015)","plainTextFormattedCitation":"(Gomes Filho et al., 2015)","previouslyFormattedCitation":"(Gomes Filho et al., 2015)"},"properties":{"noteIndex":0},"schema":"https://github.com/citation-style-language/schema/raw/master/csl-citation.json"}</w:instrText>
      </w:r>
      <w:r>
        <w:fldChar w:fldCharType="separate"/>
      </w:r>
      <w:r w:rsidRPr="00B47945">
        <w:rPr>
          <w:noProof/>
        </w:rPr>
        <w:t>(Gomes Filho et al., 2015)</w:t>
      </w:r>
      <w:r>
        <w:fldChar w:fldCharType="end"/>
      </w:r>
      <w:r w:rsidR="006B2EC5">
        <w:rPr>
          <w:w w:val="105"/>
        </w:rPr>
        <w:t>.</w:t>
      </w:r>
      <w:r w:rsidR="00B51818" w:rsidRPr="00B51818">
        <w:rPr>
          <w:w w:val="105"/>
        </w:rPr>
        <w:t xml:space="preserve"> </w:t>
      </w:r>
      <w:r w:rsidR="00B51818">
        <w:rPr>
          <w:w w:val="105"/>
        </w:rPr>
        <w:t>Xxxxxxxxx Xxxxxxxxx Xxxxxxxxx Xxxxxxxxx. Xxxxxxxxx Xxxxxxxxx Xxxxxxxxx Xxxxxxxxx. Xxxxxxxxx Xxxxxxxxx Xxxxxxxxx Xxxxxxxxx</w:t>
      </w:r>
      <w:r w:rsidR="00B51818" w:rsidRPr="00C360D4">
        <w:rPr>
          <w:w w:val="105"/>
        </w:rPr>
        <w:t>.</w:t>
      </w:r>
    </w:p>
    <w:p w:rsidR="00B4693F" w:rsidRDefault="00B4693F">
      <w:pPr>
        <w:pStyle w:val="Corpodetexto"/>
        <w:rPr>
          <w:sz w:val="30"/>
        </w:rPr>
      </w:pPr>
    </w:p>
    <w:p w:rsidR="00B4693F" w:rsidRDefault="006B2EC5" w:rsidP="00533096">
      <w:pPr>
        <w:pStyle w:val="Ttulo2"/>
        <w:numPr>
          <w:ilvl w:val="1"/>
          <w:numId w:val="3"/>
        </w:numPr>
        <w:spacing w:before="238"/>
      </w:pPr>
      <w:r>
        <w:rPr>
          <w:w w:val="105"/>
        </w:rPr>
        <w:t>Subheading</w:t>
      </w:r>
    </w:p>
    <w:p w:rsidR="00B4693F" w:rsidRDefault="00B4693F">
      <w:pPr>
        <w:pStyle w:val="Corpodetexto"/>
        <w:rPr>
          <w:rFonts w:ascii="Palatino Linotype"/>
          <w:b/>
        </w:rPr>
      </w:pPr>
    </w:p>
    <w:p w:rsidR="00B4693F" w:rsidRDefault="006B2EC5" w:rsidP="00533096">
      <w:pPr>
        <w:pStyle w:val="Corpodetexto"/>
        <w:spacing w:before="1" w:line="410" w:lineRule="auto"/>
        <w:ind w:left="160" w:right="156" w:firstLine="351"/>
        <w:jc w:val="both"/>
      </w:pPr>
      <w:r>
        <w:rPr>
          <w:w w:val="105"/>
        </w:rPr>
        <w:t xml:space="preserve">Xxxxxxxxx Xxxxxxxxx Xxxxxxxxx Xxxxxxxxx </w:t>
      </w:r>
      <w:r>
        <w:rPr>
          <w:w w:val="105"/>
        </w:rPr>
        <w:t>x Xxxxxxxx Xxxxxxxxx Xxxxxxxxx Xxxxxxxxx. Xxxxxxxxx Xxxxxxxxx Xxxxxxxxx Xxxxxxxxx Xxxxxxxx Xxxxxxxxx Xx</w:t>
      </w:r>
      <w:r>
        <w:rPr>
          <w:w w:val="105"/>
        </w:rPr>
        <w:t>xxxxxxx Xxxxxxxxx</w:t>
      </w:r>
      <w:r w:rsidR="00533096" w:rsidRPr="00533096">
        <w:rPr>
          <w:w w:val="105"/>
        </w:rPr>
        <w:t xml:space="preserve"> </w:t>
      </w:r>
      <w:r w:rsidR="00533096" w:rsidRPr="005D0FE1">
        <w:fldChar w:fldCharType="begin" w:fldLock="1"/>
      </w:r>
      <w:r w:rsidR="00C360D4">
        <w:instrText>ADDIN CSL_CITATION {"citationItems":[{"id":"ITEM-1","itemData":{"DOI":"10.5419/bjpg2016-0007","ISSN":"19820593","author":[{"dropping-particle":"","family":"Nazário","given":"J. L.","non-dropping-particle":"","parse-names":false,"suffix":""},{"dropping-particle":"","family":"Soletti","given":"J. I.","non-dropping-particle":"","parse-names":false,"suffix":""},{"dropping-particle":"V.","family":"Carvalho","given":"S. H.","non-dropping-particle":"","parse-names":false,"suffix":""},{"dropping-particle":"","family":"Delcolle","given":"R.","non-dropping-particle":"","parse-names":false,"suffix":""},{"dropping-particle":"","family":"Meili","given":"L.","non-dropping-particle":"","parse-names":false,"suffix":""},{"dropping-particle":"","family":"Peiter","given":"A. S.","non-dropping-particle":"","parse-names":false,"suffix":""}],"container-title":"Brazilian Journal of Petroleum and Gas","id":"ITEM-1","issue":"2","issued":{"date-parts":[["2016","7","12"]]},"page":"77-87","title":"Empirical Evaluation of Stirring Procedures in The Production of Biodiesel From Castor Oil","type":"article-journal","volume":"10"},"uris":["http://www.mendeley.com/documents/?uuid=d0af82fd-cc17-4926-8bbf-cbc5a83e94be"]},{"id":"ITEM-2","itemData":{"DOI":"10.1016/j.indcrop.2015.06.013","ISSN":"09266690","author":[{"dropping-particle":"","family":"Gomes Filho","given":"J.C.","non-dropping-particle":"","parse-names":false,"suffix":""},{"dropping-particle":"","family":"Peiter","given":"A.S.","non-dropping-particle":"","parse-names":false,"suffix":""},{"dropping-particle":"","family":"Pimentel","given":"W.R.O.","non-dropping-particle":"","parse-names":false,"suffix":""},{"dropping-particle":"","family":"Soletti","given":"J.I.","non-dropping-particle":"","parse-names":false,"suffix":""},{"dropping-particle":"","family":"Carvalho","given":"S.H.V.","non-dropping-particle":"","parse-names":false,"suffix":""},{"dropping-particle":"","family":"Meili","given":"L.","non-dropping-particle":"","parse-names":false,"suffix":""}],"container-title":"Industrial Crops and Products","id":"ITEM-2","issued":{"date-parts":[["2015","11"]]},"page":"767-772","title":"Biodiesel production from Sterculia striata oil by ethyl transesterification method","type":"article-journal","volume":"74"},"uris":["http://www.mendeley.com/documents/?uuid=98169ce7-28a7-4160-8f94-643c761d338d"]}],"mendeley":{"formattedCitation":"(Gomes Filho et al., 2015; Nazário et al., 2016)","plainTextFormattedCitation":"(Gomes Filho et al., 2015; Nazário et al., 2016)","previouslyFormattedCitation":"(Gomes Filho et al., 2015; Nazário et al., 2016)"},"properties":{"noteIndex":0},"schema":"https://github.com/citation-style-language/schema/raw/master/csl-citation.json"}</w:instrText>
      </w:r>
      <w:r w:rsidR="00533096" w:rsidRPr="005D0FE1">
        <w:fldChar w:fldCharType="separate"/>
      </w:r>
      <w:r w:rsidR="00533096" w:rsidRPr="00B47945">
        <w:rPr>
          <w:noProof/>
        </w:rPr>
        <w:t>(Gomes Filho et al., 2015; Nazário et al., 2016)</w:t>
      </w:r>
      <w:r w:rsidR="00533096" w:rsidRPr="005D0FE1">
        <w:fldChar w:fldCharType="end"/>
      </w:r>
      <w:r>
        <w:rPr>
          <w:w w:val="105"/>
        </w:rPr>
        <w:t>.</w:t>
      </w:r>
    </w:p>
    <w:p w:rsidR="00B4693F" w:rsidRDefault="006B2EC5">
      <w:pPr>
        <w:pStyle w:val="Corpodetexto"/>
        <w:spacing w:before="9" w:line="412" w:lineRule="auto"/>
        <w:ind w:left="160" w:right="156" w:firstLine="351"/>
        <w:jc w:val="both"/>
      </w:pPr>
      <w:r>
        <w:rPr>
          <w:w w:val="105"/>
        </w:rPr>
        <w:t xml:space="preserve">Xxxxxxxxx Xxxxxxxxx. Xxxxxxxxx Xxxxxxxxx Xxxxxxxxx Xxxxxxxxx Xxxxxxxx </w:t>
      </w:r>
      <w:r>
        <w:rPr>
          <w:w w:val="105"/>
        </w:rPr>
        <w:t>Xxxxxxxxx Xxxxxxxxx Xxxxxxxx Xxxxxxxxx Xxxxxxxxx Xxxxxxxxx</w:t>
      </w:r>
      <w:r w:rsidR="00533096" w:rsidRPr="00533096">
        <w:rPr>
          <w:w w:val="105"/>
        </w:rPr>
        <w:t xml:space="preserve"> </w:t>
      </w:r>
      <w:r w:rsidR="00533096" w:rsidRPr="005D0FE1">
        <w:fldChar w:fldCharType="begin" w:fldLock="1"/>
      </w:r>
      <w:r w:rsidR="00C360D4">
        <w:instrText>ADDIN CSL_CITATION {"citationItems":[{"id":"ITEM-1","itemData":{"DOI":"10.5419/bjpg2016-0007","ISSN":"19820593","author":[{"dropping-particle":"","family":"Nazário","given":"J. L.","non-dropping-particle":"","parse-names":false,"suffix":""},{"dropping-particle":"","family":"Soletti","given":"J. I.","non-dropping-particle":"","parse-names":false,"suffix":""},{"dropping-particle":"V.","family":"Carvalho","given":"S. H.","non-dropping-particle":"","parse-names":false,"suffix":""},{"dropping-particle":"","family":"Delcolle","given":"R.","non-dropping-particle":"","parse-names":false,"suffix":""},{"dropping-particle":"","family":"Meili","given":"L.","non-dropping-particle":"","parse-names":false,"suffix":""},{"dropping-particle":"","family":"Peiter","given":"A. S.","non-dropping-particle":"","parse-names":false,"suffix":""}],"container-title":"Brazilian Journal of Petroleum and Gas","id":"ITEM-1","issue":"2","issued":{"date-parts":[["2016","7","12"]]},"page":"77-87","title":"Empirical Evaluation of Stirring Procedures in The Production of Biodiesel From Castor Oil","type":"article-journal","volume":"10"},"uris":["http://www.mendeley.com/documents/?uuid=d0af82fd-cc17-4926-8bbf-cbc5a83e94be"]},{"id":"ITEM-2","itemData":{"DOI":"10.1016/j.indcrop.2015.06.013","ISSN":"09266690","author":[{"dropping-particle":"","family":"Gomes Filho","given":"J.C.","non-dropping-particle":"","parse-names":false,"suffix":""},{"dropping-particle":"","family":"Peiter","given":"A.S.","non-dropping-particle":"","parse-names":false,"suffix":""},{"dropping-particle":"","family":"Pimentel","given":"W.R.O.","non-dropping-particle":"","parse-names":false,"suffix":""},{"dropping-particle":"","family":"Soletti","given":"J.I.","non-dropping-particle":"","parse-names":false,"suffix":""},{"dropping-particle":"","family":"Carvalho","given":"S.H.V.","non-dropping-particle":"","parse-names":false,"suffix":""},{"dropping-particle":"","family":"Meili","given":"L.","non-dropping-particle":"","parse-names":false,"suffix":""}],"container-title":"Industrial Crops and Products","id":"ITEM-2","issued":{"date-parts":[["2015","11"]]},"page":"767-772","title":"Biodiesel production from Sterculia striata oil by ethyl transesterification method","type":"article-journal","volume":"74"},"uris":["http://www.mendeley.com/documents/?uuid=98169ce7-28a7-4160-8f94-643c761d338d"]}],"mendeley":{"formattedCitation":"(Gomes Filho et al., 2015; Nazário et al., 2016)","plainTextFormattedCitation":"(Gomes Filho et al., 2015; Nazário et al., 2016)","previouslyFormattedCitation":"(Gomes Filho et al., 2015; Nazário et al., 2016)"},"properties":{"noteIndex":0},"schema":"https://github.com/citation-style-language/schema/raw/master/csl-citation.json"}</w:instrText>
      </w:r>
      <w:r w:rsidR="00533096" w:rsidRPr="005D0FE1">
        <w:fldChar w:fldCharType="separate"/>
      </w:r>
      <w:r w:rsidR="00533096" w:rsidRPr="00B47945">
        <w:rPr>
          <w:noProof/>
        </w:rPr>
        <w:t>(Gomes Filho et al., 2015; Nazário et al., 2016)</w:t>
      </w:r>
      <w:r w:rsidR="00533096" w:rsidRPr="005D0FE1">
        <w:fldChar w:fldCharType="end"/>
      </w:r>
      <w:r>
        <w:rPr>
          <w:w w:val="105"/>
        </w:rPr>
        <w:t>.</w:t>
      </w:r>
    </w:p>
    <w:p w:rsidR="00B4693F" w:rsidRDefault="006B2EC5">
      <w:pPr>
        <w:pStyle w:val="Corpodetexto"/>
        <w:spacing w:before="2" w:line="415" w:lineRule="auto"/>
        <w:ind w:left="160" w:right="156" w:firstLine="351"/>
        <w:jc w:val="both"/>
        <w:rPr>
          <w:w w:val="105"/>
        </w:rPr>
      </w:pPr>
      <w:r>
        <w:rPr>
          <w:w w:val="105"/>
        </w:rPr>
        <w:t xml:space="preserve">Xxxxxxxxx Xxxxxxxxx </w:t>
      </w:r>
      <w:r>
        <w:rPr>
          <w:w w:val="105"/>
        </w:rPr>
        <w:t>Xxxxxxxxx Xxxxxxxxx. Xxxxxxxxx</w:t>
      </w:r>
      <w:r>
        <w:rPr>
          <w:w w:val="105"/>
        </w:rPr>
        <w:t>. Xxxxxxxxx Xxxxxxxxx Xxxxxxxxx Xxxxxxxxx Xxxxxxxx Xxxxxxxxx Xxxxxxxxx Xxxxxxxxx. Xxxxxxxxx Xxxxxxxxx Xxxxxxxxx Xxxxxxxxx Xxxxxxxx Xxxxxxxxx Xxxxxxxxx Xxxxxxxxx from Equation</w:t>
      </w:r>
      <w:r>
        <w:rPr>
          <w:spacing w:val="55"/>
          <w:w w:val="105"/>
        </w:rPr>
        <w:t xml:space="preserve"> </w:t>
      </w:r>
      <w:r>
        <w:rPr>
          <w:w w:val="105"/>
        </w:rPr>
        <w:t>1:</w:t>
      </w:r>
    </w:p>
    <w:p w:rsidR="00B51818" w:rsidRPr="00B51818" w:rsidRDefault="00B51818">
      <w:pPr>
        <w:pStyle w:val="Corpodetexto"/>
        <w:spacing w:before="2" w:line="415" w:lineRule="auto"/>
        <w:ind w:left="160" w:right="156" w:firstLine="351"/>
        <w:jc w:val="both"/>
      </w:pPr>
    </w:p>
    <w:p w:rsidR="00B4693F" w:rsidRDefault="006B2EC5" w:rsidP="00533096">
      <w:pPr>
        <w:pStyle w:val="Ttulo3"/>
        <w:spacing w:before="5"/>
        <w:jc w:val="center"/>
      </w:pPr>
      <w:r>
        <w:rPr>
          <w:w w:val="110"/>
        </w:rPr>
        <w:t>Insert</w:t>
      </w:r>
      <w:r>
        <w:rPr>
          <w:w w:val="110"/>
        </w:rPr>
        <w:t xml:space="preserve"> Equation 1</w:t>
      </w:r>
    </w:p>
    <w:p w:rsidR="00B4693F" w:rsidRDefault="00B4693F">
      <w:pPr>
        <w:pStyle w:val="Corpodetexto"/>
        <w:rPr>
          <w:b/>
          <w:sz w:val="30"/>
        </w:rPr>
      </w:pPr>
    </w:p>
    <w:p w:rsidR="00B4693F" w:rsidRPr="00533096" w:rsidRDefault="006B2EC5" w:rsidP="00533096">
      <w:pPr>
        <w:pStyle w:val="PargrafodaLista"/>
        <w:numPr>
          <w:ilvl w:val="1"/>
          <w:numId w:val="3"/>
        </w:numPr>
        <w:spacing w:before="237"/>
        <w:rPr>
          <w:rFonts w:ascii="Palatino Linotype"/>
          <w:b/>
          <w:sz w:val="28"/>
        </w:rPr>
      </w:pPr>
      <w:r w:rsidRPr="00533096">
        <w:rPr>
          <w:rFonts w:ascii="Palatino Linotype"/>
          <w:b/>
          <w:w w:val="105"/>
          <w:sz w:val="28"/>
        </w:rPr>
        <w:t>Subheading</w:t>
      </w:r>
    </w:p>
    <w:p w:rsidR="00B4693F" w:rsidRDefault="00B4693F">
      <w:pPr>
        <w:pStyle w:val="Corpodetexto"/>
        <w:rPr>
          <w:rFonts w:ascii="Palatino Linotype"/>
          <w:b/>
        </w:rPr>
      </w:pPr>
    </w:p>
    <w:p w:rsidR="00B4693F" w:rsidRDefault="006B2EC5" w:rsidP="00533096">
      <w:pPr>
        <w:pStyle w:val="Corpodetexto"/>
        <w:spacing w:before="2" w:line="415" w:lineRule="auto"/>
        <w:ind w:left="160" w:right="156" w:firstLine="351"/>
        <w:jc w:val="both"/>
        <w:rPr>
          <w:w w:val="105"/>
        </w:rPr>
      </w:pPr>
      <w:r>
        <w:rPr>
          <w:w w:val="105"/>
        </w:rPr>
        <w:t>Xxxxxxxxx Xxxxxxxxx Xxxxxxxxx Xxxxxxxxx Xxxxxxxx Xxxxxxxxx Xxxxxxxxx Xxxxxxxxx</w:t>
      </w:r>
      <w:r w:rsidR="00B51818" w:rsidRPr="00B51818">
        <w:rPr>
          <w:w w:val="105"/>
        </w:rPr>
        <w:t xml:space="preserve"> </w:t>
      </w:r>
      <w:r w:rsidR="00B51818" w:rsidRPr="005D0FE1">
        <w:fldChar w:fldCharType="begin" w:fldLock="1"/>
      </w:r>
      <w:r w:rsidR="00C360D4">
        <w:instrText>ADDIN CSL_CITATION {"citationItems":[{"id":"ITEM-1","itemData":{"DOI":"10.1016/j.jct.2012.10.026","ISSN":"00219614","author":[{"dropping-particle":"","family":"Mazutti","given":"Marcio A.","non-dropping-particle":"","parse-names":false,"suffix":""},{"dropping-particle":"","family":"Voll","given":"Fernando A.P.","non-dropping-particle":"","parse-names":false,"suffix":""},{"dropping-particle":"","family":"Cardozo-Filho","given":"Lúcio","non-dropping-particle":"","parse-names":false,"suffix":""},{"dropping-particle":"","family":"Corazza","given":"Marcos L.","non-dropping-particle":"","parse-names":false,"suffix":""},{"dropping-particle":"","family":"Lanza","given":"Marcelo","non-dropping-particle":"","parse-names":false,"suffix":""},{"dropping-particle":"","family":"Priamo","given":"Wagner L.","non-dropping-particle":"","parse-names":false,"suffix":""},{"dropping-particle":"","family":"Oliveira","given":"J. Vladimir","non-dropping-particle":"","parse-names":false,"suffix":""}],"container-title":"The Journal of Chemical Thermodynamics","id":"ITEM-1","issued":{"date-parts":[["2013","3"]]},"page":"83-94","title":"Thermophysical properties of biodiesel and related systems: (Liquid+liquid) equilibrium data for soybean biodiesel","type":"article-journal","volume":"58"},"uris":["http://www.mendeley.com/documents/?uuid=4ccfca5f-1f2f-4db1-b9ab-8c1df441c546"]},{"id":"ITEM-2","itemData":{"DOI":"10.1016/j.jct.2012.10.006","ISSN":"00219614","author":[{"dropping-particle":"","family":"Silva","given":"Juliana R.F.","non-dropping-particle":"","parse-names":false,"suffix":""},{"dropping-particle":"","family":"Mazutti","given":"Marcio A.","non-dropping-particle":"","parse-names":false,"suffix":""},{"dropping-particle":"","family":"Voll","given":"Fernando A.P.","non-dropping-particle":"","parse-names":false,"suffix":""},{"dropping-particle":"","family":"Cardozo-Filho","given":"Lúcio","non-dropping-particle":"","parse-names":false,"suffix":""},{"dropping-particle":"","family":"Corazza","given":"Marcos L.","non-dropping-particle":"","parse-names":false,"suffix":""},{"dropping-particle":"","family":"Lanza","given":"Marcelo","non-dropping-particle":"","parse-names":false,"suffix":""},{"dropping-particle":"","family":"Priamo","given":"Wagner L.","non-dropping-particle":"","parse-names":false,"suffix":""},{"dropping-particle":"","family":"Vladimir Oliveira","given":"J.","non-dropping-particle":"","parse-names":false,"suffix":""}],"container-title":"The Journal of Chemical Thermodynamics","id":"ITEM-2","issued":{"date-parts":[["2013","3"]]},"page":"467-475","title":"Thermophysical properties of biodiesel and related systems: (Liquid+liquid) equilibrium data for Jatropha curcas biodiesel","type":"article-journal","volume":"58"},"uris":["http://www.mendeley.com/documents/?uuid=408e7fab-ba92-4e51-89af-b74e7824ef7d"]}],"mendeley":{"formattedCitation":"(Mazutti et al., 2013; Silva et al., 2013)","plainTextFormattedCitation":"(Mazutti et al., 2013; Silva et al., 2013)","previouslyFormattedCitation":"(Mazutti et al., 2013; Silva et al., 2013)"},"properties":{"noteIndex":0},"schema":"https://github.com/citation-style-language/schema/raw/master/csl-citation.json"}</w:instrText>
      </w:r>
      <w:r w:rsidR="00B51818" w:rsidRPr="005D0FE1">
        <w:fldChar w:fldCharType="separate"/>
      </w:r>
      <w:r w:rsidR="00B51818" w:rsidRPr="00B47945">
        <w:rPr>
          <w:noProof/>
        </w:rPr>
        <w:t>(Mazutti et al., 2013; Silva et al., 2013)</w:t>
      </w:r>
      <w:r w:rsidR="00B51818" w:rsidRPr="005D0FE1">
        <w:fldChar w:fldCharType="end"/>
      </w:r>
      <w:r>
        <w:rPr>
          <w:w w:val="105"/>
        </w:rPr>
        <w:t>. Xxxxxxxxx Xxxxxxxxx Xxxxxxxxx Xxxxxxxxx Xxxxxxxx Xxxxxxxxx Xxxxxxxxx Xxxxxxxxx (see Figure 1)</w:t>
      </w:r>
      <w:r>
        <w:rPr>
          <w:w w:val="105"/>
        </w:rPr>
        <w:t>.</w:t>
      </w:r>
    </w:p>
    <w:p w:rsidR="00533096" w:rsidRPr="00533096" w:rsidRDefault="00533096">
      <w:pPr>
        <w:pStyle w:val="Corpodetexto"/>
        <w:spacing w:before="1" w:line="412" w:lineRule="auto"/>
        <w:ind w:left="160" w:right="156"/>
        <w:jc w:val="both"/>
      </w:pPr>
    </w:p>
    <w:p w:rsidR="00533096" w:rsidRDefault="006B2EC5" w:rsidP="00533096">
      <w:pPr>
        <w:pStyle w:val="Ttulo3"/>
        <w:spacing w:before="2"/>
        <w:jc w:val="center"/>
        <w:rPr>
          <w:w w:val="115"/>
        </w:rPr>
      </w:pPr>
      <w:r>
        <w:rPr>
          <w:w w:val="115"/>
        </w:rPr>
        <w:t>Insert Figure 1.</w:t>
      </w:r>
    </w:p>
    <w:p w:rsidR="00533096" w:rsidRDefault="00533096" w:rsidP="00533096">
      <w:pPr>
        <w:pStyle w:val="Ttulo3"/>
        <w:spacing w:before="2"/>
        <w:rPr>
          <w:w w:val="115"/>
        </w:rPr>
      </w:pPr>
    </w:p>
    <w:p w:rsidR="00B4693F" w:rsidRDefault="006B2EC5">
      <w:pPr>
        <w:pStyle w:val="Corpodetexto"/>
        <w:spacing w:before="11" w:line="415" w:lineRule="auto"/>
        <w:ind w:left="159" w:right="156" w:firstLine="351"/>
        <w:jc w:val="both"/>
      </w:pPr>
      <w:r>
        <w:rPr>
          <w:w w:val="105"/>
        </w:rPr>
        <w:t>X</w:t>
      </w:r>
      <w:r>
        <w:rPr>
          <w:w w:val="105"/>
        </w:rPr>
        <w:t xml:space="preserve">xxxxxxxx Xxxxxxxxx </w:t>
      </w:r>
      <w:r>
        <w:rPr>
          <w:w w:val="105"/>
        </w:rPr>
        <w:t>Xxxxxxxxx Xxxxxxxxx Xxxxxxxxx. Xxxxxxxxx Xxxxxxxxx Xxxxxxxxx Xxxxxxxxx Xxxxxxxx Xxxxxxxxx Xxxxxxxxx XxxxxxxxxXxxxxxxxx Xxxxxxxxx Xxxxxxxxx Xxxxxxxxx Xxxxxxxx Xxxxxxxxx Xxxxxxxxx Xxxxxxxxx.</w:t>
      </w:r>
    </w:p>
    <w:p w:rsidR="00B4693F" w:rsidRDefault="00B4693F">
      <w:pPr>
        <w:pStyle w:val="Corpodetexto"/>
        <w:spacing w:before="4"/>
        <w:rPr>
          <w:sz w:val="33"/>
        </w:rPr>
      </w:pPr>
    </w:p>
    <w:p w:rsidR="00B4693F" w:rsidRDefault="006B2EC5" w:rsidP="00533096">
      <w:pPr>
        <w:pStyle w:val="Ttulo2"/>
        <w:numPr>
          <w:ilvl w:val="1"/>
          <w:numId w:val="3"/>
        </w:numPr>
        <w:spacing w:before="1"/>
      </w:pPr>
      <w:r>
        <w:rPr>
          <w:w w:val="105"/>
        </w:rPr>
        <w:t>Subheading</w:t>
      </w:r>
    </w:p>
    <w:p w:rsidR="00B4693F" w:rsidRDefault="00B4693F">
      <w:pPr>
        <w:pStyle w:val="Corpodetexto"/>
        <w:rPr>
          <w:rFonts w:ascii="Palatino Linotype"/>
          <w:b/>
        </w:rPr>
      </w:pPr>
    </w:p>
    <w:p w:rsidR="00B4693F" w:rsidRDefault="006B2EC5" w:rsidP="00533096">
      <w:pPr>
        <w:pStyle w:val="Corpodetexto"/>
        <w:spacing w:before="11" w:line="415" w:lineRule="auto"/>
        <w:ind w:left="159" w:right="156" w:firstLine="351"/>
        <w:jc w:val="both"/>
        <w:rPr>
          <w:w w:val="105"/>
        </w:rPr>
      </w:pPr>
      <w:r>
        <w:rPr>
          <w:w w:val="105"/>
        </w:rPr>
        <w:t xml:space="preserve">Xxxxxxxxx Xxxxxxxxx Xxxxxxxxx Xxxxxxxxx Xxxxxxxx Xxxxxxxxx Xxxxxxxxx </w:t>
      </w:r>
      <w:r>
        <w:rPr>
          <w:w w:val="105"/>
        </w:rPr>
        <w:lastRenderedPageBreak/>
        <w:t>Xxxxxxxxx</w:t>
      </w:r>
      <w:r w:rsidR="00B51818" w:rsidRPr="00B51818">
        <w:rPr>
          <w:w w:val="105"/>
        </w:rPr>
        <w:t xml:space="preserve"> </w:t>
      </w:r>
      <w:r w:rsidR="00B51818" w:rsidRPr="005D0FE1">
        <w:fldChar w:fldCharType="begin" w:fldLock="1"/>
      </w:r>
      <w:r w:rsidR="00C360D4">
        <w:instrText>ADDIN CSL_CITATION {"citationItems":[{"id":"ITEM-1","itemData":{"DOI":"10.1021/j150315a009","ISSN":"0092-7325","author":[{"dropping-particle":"","family":"Hand","given":"D. B.","non-dropping-particle":"","parse-names":false,"suffix":""}],"container-title":"The Journal of Physical Chemistry","id":"ITEM-1","issue":"9","issued":{"date-parts":[["1929","1"]]},"page":"1961-2000","title":"Dineric Distribution","type":"article-journal","volume":"34"},"uris":["http://www.mendeley.com/documents/?uuid=049b008d-d24a-4fbf-b2ea-1024115639c6"]}],"mendeley":{"formattedCitation":"(Hand, 1929)","plainTextFormattedCitation":"(Hand, 1929)","previouslyFormattedCitation":"(Hand, 1929)"},"properties":{"noteIndex":0},"schema":"https://github.com/citation-style-language/schema/raw/master/csl-citation.json"}</w:instrText>
      </w:r>
      <w:r w:rsidR="00B51818" w:rsidRPr="005D0FE1">
        <w:fldChar w:fldCharType="separate"/>
      </w:r>
      <w:r w:rsidR="00B51818" w:rsidRPr="00B47945">
        <w:rPr>
          <w:noProof/>
        </w:rPr>
        <w:t>(Hand, 1929)</w:t>
      </w:r>
      <w:r w:rsidR="00B51818" w:rsidRPr="005D0FE1">
        <w:fldChar w:fldCharType="end"/>
      </w:r>
      <w:r>
        <w:rPr>
          <w:w w:val="105"/>
          <w:position w:val="9"/>
          <w:sz w:val="16"/>
        </w:rPr>
        <w:t xml:space="preserve"> </w:t>
      </w:r>
      <w:r>
        <w:rPr>
          <w:w w:val="105"/>
        </w:rPr>
        <w:t>(Eq</w:t>
      </w:r>
      <w:r w:rsidR="00533096" w:rsidRPr="00533096">
        <w:rPr>
          <w:w w:val="105"/>
        </w:rPr>
        <w:t>uation</w:t>
      </w:r>
      <w:r>
        <w:rPr>
          <w:w w:val="105"/>
        </w:rPr>
        <w:t xml:space="preserve"> 2) and Xxxxxxxxx Xxxxxxxxx Xxxxxxxxx Xxxxxxxxx Xxxxxxxx Xxxxxxxxx Xxxxxxxxx Xxxxxxxxx</w:t>
      </w:r>
      <w:r w:rsidR="00B51818" w:rsidRPr="00B51818">
        <w:rPr>
          <w:w w:val="105"/>
        </w:rPr>
        <w:t xml:space="preserve"> </w:t>
      </w:r>
      <w:r w:rsidR="00B51818" w:rsidRPr="005D0FE1">
        <w:fldChar w:fldCharType="begin" w:fldLock="1"/>
      </w:r>
      <w:r w:rsidR="00C360D4">
        <w:instrText>ADDIN CSL_CITATION {"citationItems":[{"id":"ITEM-1","itemData":{"DOI":"10.1021/ie50390a600","ISSN":"0019-7866","author":[{"dropping-particle":"","family":"Othmer","given":"Donald","non-dropping-particle":"","parse-names":false,"suffix":""},{"dropping-particle":"","family":"Tobias","given":"Philip","non-dropping-particle":"","parse-names":false,"suffix":""}],"container-title":"Industrial &amp; Engineering Chemistry","id":"ITEM-1","issue":"6","issued":{"date-parts":[["1942","6"]]},"page":"693-696","title":"Liquid-Liquid Extraction Data - The Line Correlation","type":"article-journal","volume":"34"},"uris":["http://www.mendeley.com/documents/?uuid=d419137e-f4d6-4eed-a8f6-33380cef0112"]}],"mendeley":{"formattedCitation":"(Othmer &amp; Tobias, 1942)","plainTextFormattedCitation":"(Othmer &amp; Tobias, 1942)","previouslyFormattedCitation":"(Othmer &amp; Tobias, 1942)"},"properties":{"noteIndex":0},"schema":"https://github.com/citation-style-language/schema/raw/master/csl-citation.json"}</w:instrText>
      </w:r>
      <w:r w:rsidR="00B51818" w:rsidRPr="005D0FE1">
        <w:fldChar w:fldCharType="separate"/>
      </w:r>
      <w:r w:rsidR="00B51818" w:rsidRPr="00B47945">
        <w:rPr>
          <w:noProof/>
        </w:rPr>
        <w:t>(Othmer &amp; Tobias, 1942)</w:t>
      </w:r>
      <w:r w:rsidR="00B51818" w:rsidRPr="005D0FE1">
        <w:fldChar w:fldCharType="end"/>
      </w:r>
      <w:r>
        <w:rPr>
          <w:w w:val="105"/>
          <w:position w:val="9"/>
          <w:sz w:val="16"/>
        </w:rPr>
        <w:t xml:space="preserve"> </w:t>
      </w:r>
      <w:r>
        <w:rPr>
          <w:w w:val="105"/>
        </w:rPr>
        <w:t>(Eq</w:t>
      </w:r>
      <w:r w:rsidR="00533096" w:rsidRPr="00533096">
        <w:rPr>
          <w:w w:val="105"/>
        </w:rPr>
        <w:t>uation</w:t>
      </w:r>
      <w:r>
        <w:rPr>
          <w:w w:val="105"/>
        </w:rPr>
        <w:t xml:space="preserve"> 3) </w:t>
      </w:r>
      <w:r>
        <w:rPr>
          <w:w w:val="105"/>
        </w:rPr>
        <w:t>Xxxxxxxxx. Xxxxxxxxx Xxxxxxxxx Xxxxxxxxx Xxxxxxxxx Xxxxxxxx Xxxxxxxxx Xxxxxxxxx Xxxxxxxxx</w:t>
      </w:r>
      <w:r w:rsidR="00B51818">
        <w:rPr>
          <w:w w:val="105"/>
          <w:lang w:val="pt-BR"/>
        </w:rPr>
        <w:t xml:space="preserve"> </w:t>
      </w:r>
      <w:r w:rsidR="00B51818" w:rsidRPr="005D0FE1">
        <w:fldChar w:fldCharType="begin" w:fldLock="1"/>
      </w:r>
      <w:r w:rsidR="00C360D4">
        <w:instrText>ADDIN CSL_CITATION {"citationItems":[{"id":"ITEM-1","itemData":{"DOI":"10.1016/j.fuel.2006.03.003","ISSN":"00162361","author":[{"dropping-particle":"","family":"Imahara","given":"H","non-dropping-particle":"","parse-names":false,"suffix":""},{"dropping-particle":"","family":"Minami","given":"E","non-dropping-particle":"","parse-names":false,"suffix":""},{"dropping-particle":"","family":"Saka","given":"S","non-dropping-particle":"","parse-names":false,"suffix":""}],"container-title":"Fuel","id":"ITEM-1","issue":"12-13","issued":{"date-parts":[["2006","9"]]},"page":"1666-1670","title":"Thermodynamic study on cloud point of biodiesel with its fatty acid composition","type":"article-journal","volume":"85"},"uris":["http://www.mendeley.com/documents/?uuid=6e0268c4-7d3f-4409-8b23-4dddbf62e7ba"]},{"id":"ITEM-2","itemData":{"DOI":"10.1021/je00039a009","ISSN":"0021-9568","author":[{"dropping-particle":"","family":"Brandani","given":"Vincenzo","non-dropping-particle":"","parse-names":false,"suffix":""},{"dropping-particle":"","family":"Chianese","given":"Angelo","non-dropping-particle":"","parse-names":false,"suffix":""},{"dropping-particle":"","family":"Rossi","given":"Maurizio","non-dropping-particle":"","parse-names":false,"suffix":""}],"container-title":"Journal of Chemical &amp; Engineering Data","id":"ITEM-2","issue":"1","issued":{"date-parts":[["1985","1"]]},"page":"27-29","title":"Ternary liquid-liquid equilibrium data for the water-ethanol-benzene system","type":"article-journal","volume":"30"},"uris":["http://www.mendeley.com/documents/?uuid=6c3b18e0-42f8-4493-8779-cc1822b29103"]},{"id":"ITEM-3","itemData":{"DOI":"10.1016/j.fuel.2011.09.020","ISSN":"00162361","abstract":"The knowledge and the capacity to describe the phase equilibria of systems composed by transesterification products are very important for an adequate design and operation of biodiesel production and purification facilities. Despite their importance for the production of ethylic biodiesel, fatty acid ethyl ester + ethanol + glycerol systems have been, up to now, object of less attention than the corresponding systems formed during biodiesel production using methanol. In this work, new experimental measurements were performed for the liquid-liquid equilibria of the systems ethyl linoleate/ethyl oleate/ethyl palmitate/ethyl laurate + ethanol + glycerol at 323.15 and 333.15 K. It is shown that the Cubic-Plus-Association Equation of State (CPA EoS) can successfully predict the new experimental data with global average deviations inferior to 6%. © 2011 Elsevier Ltd. All rights reserved.","author":[{"dropping-particle":"","family":"Follegatti-Romero","given":"Luis A.","non-dropping-particle":"","parse-names":false,"suffix":""},{"dropping-particle":"","family":"Oliveira","given":"Mariana B.","non-dropping-particle":"","parse-names":false,"suffix":""},{"dropping-particle":"","family":"Batista","given":"Fabio R.M.","non-dropping-particle":"","parse-names":false,"suffix":""},{"dropping-particle":"","family":"Batista","given":"Eduardo A.C.","non-dropping-particle":"","parse-names":false,"suffix":""},{"dropping-particle":"","family":"Coutinho","given":"João A.P.","non-dropping-particle":"","parse-names":false,"suffix":""},{"dropping-particle":"","family":"Meirelles","given":"Antonio J.A.","non-dropping-particle":"","parse-names":false,"suffix":""}],"container-title":"Fuel","id":"ITEM-3","issued":{"date-parts":[["2012","4"]]},"page":"386-394","title":"Liquid–liquid equilibria for ternary systems containing ethyl esters, ethanol and glycerol at 323.15 and 353.15K","type":"article-journal","volume":"94"},"uris":["http://www.mendeley.com/documents/?uuid=e32966e3-00aa-4080-aa30-9e9c26ff4cd6"]},{"id":"ITEM-4","itemData":{"DOI":"10.1021/je300749n","ISSN":"0021-9568","author":[{"dropping-particle":"","family":"Mesquita","given":"Francisca Maria R.","non-dropping-particle":"","parse-names":false,"suffix":""},{"dropping-particle":"","family":"Evangelista","given":"Nathan Sombra","non-dropping-particle":"","parse-names":false,"suffix":""},{"dropping-particle":"","family":"Sant’Ana","given":"Hosiberto Batista","non-dropping-particle":"de","parse-names":false,"suffix":""},{"dropping-particle":"","family":"Santiago-Aguiar","given":"Rílvia Saraiva","non-dropping-particle":"de","parse-names":false,"suffix":""}],"container-title":"Journal of Chemical &amp; Engineering Data","id":"ITEM-4","issue":"12","issued":{"date-parts":[["2012","12","13"]]},"page":"3557-3562","title":"Liquid–Liquid Equilibrium for the Glycerol + Alcohol + Coconut Biodiesel System at Different Temperatures and Atmospheric Pressure","type":"article-journal","volume":"57"},"uris":["http://www.mendeley.com/documents/?uuid=41494486-9689-4be4-a483-2bcf9f33a3c7"]},{"id":"ITEM-5","itemData":{"DOI":"10.1016/j.fuel.2011.03.017","ISSN":"00162361","author":[{"dropping-particle":"","family":"Oliveira","given":"Mariana B.","non-dropping-particle":"","parse-names":false,"suffix":""},{"dropping-particle":"","family":"Barbedo","given":"Sérgio.","non-dropping-particle":"","parse-names":false,"suffix":""},{"dropping-particle":"","family":"Soletti","given":"João I.","non-dropping-particle":"","parse-names":false,"suffix":""},{"dropping-particle":"","family":"Carvalho","given":"Sandra H.V.","non-dropping-particle":"","parse-names":false,"suffix":""},{"dropping-particle":"","family":"Queimada","given":"António J.","non-dropping-particle":"","parse-names":false,"suffix":""},{"dropping-particle":"","family":"Coutinho","given":"João A.P.","non-dropping-particle":"","parse-names":false,"suffix":""}],"container-title":"Fuel","id":"ITEM-5","issue":"8","issued":{"date-parts":[["2011","8"]]},"page":"2738-2745","title":"Liquid–liquid equilibria for the canola oil biodiesel+ethanol+glycerol system","type":"article-journal","volume":"90"},"uris":["http://www.mendeley.com/documents/?uuid=2b40e36f-bab9-4d80-846e-c9ed9202fa15"]}],"mendeley":{"formattedCitation":"(Brandani, Chianese, &amp; Rossi, 1985; Follegatti-Romero et al., 2012; Imahara, Minami, &amp; Saka, 2006; Mesquita, Evangelista, de Sant’Ana, &amp; de Santiago-Aguiar, 2012; Oliveira et al., 2011)","plainTextFormattedCitation":"(Brandani, Chianese, &amp; Rossi, 1985; Follegatti-Romero et al., 2012; Imahara, Minami, &amp; Saka, 2006; Mesquita, Evangelista, de Sant’Ana, &amp; de Santiago-Aguiar, 2012; Oliveira et al., 2011)","previouslyFormattedCitation":"(Brandani, Chianese, &amp; Rossi, 1985; Follegatti-Romero et al., 2012; Imahara, Minami, &amp; Saka, 2006; Mesquita, Evangelista, de Sant’Ana, &amp; de Santiago-Aguiar, 2012; Oliveira et al., 2011)"},"properties":{"noteIndex":0},"schema":"https://github.com/citation-style-language/schema/raw/master/csl-citation.json"}</w:instrText>
      </w:r>
      <w:r w:rsidR="00B51818" w:rsidRPr="005D0FE1">
        <w:fldChar w:fldCharType="separate"/>
      </w:r>
      <w:r w:rsidR="00C360D4" w:rsidRPr="00C360D4">
        <w:rPr>
          <w:noProof/>
          <w:lang w:val="pt-BR"/>
        </w:rPr>
        <w:t>(Brandani, Chianese, &amp; Rossi, 1985; Follegatti-Romero et al., 2012; Imahara, Minami, &amp; Saka, 2006; Mesquita, Evangelista, de Sant’Ana, &amp; de Santiago-Aguiar, 2012; Oliveira et al., 2011)</w:t>
      </w:r>
      <w:r w:rsidR="00B51818" w:rsidRPr="005D0FE1">
        <w:fldChar w:fldCharType="end"/>
      </w:r>
      <w:r>
        <w:rPr>
          <w:w w:val="105"/>
        </w:rPr>
        <w:t>.</w:t>
      </w:r>
    </w:p>
    <w:p w:rsidR="00533096" w:rsidRPr="00533096" w:rsidRDefault="00533096" w:rsidP="00533096">
      <w:pPr>
        <w:pStyle w:val="Corpodetexto"/>
        <w:jc w:val="center"/>
        <w:rPr>
          <w:b/>
          <w:lang w:val="pt-BR"/>
        </w:rPr>
      </w:pPr>
      <w:r w:rsidRPr="00533096">
        <w:rPr>
          <w:rFonts w:ascii="Palatino Linotype"/>
          <w:b/>
        </w:rPr>
        <w:t xml:space="preserve">Insert </w:t>
      </w:r>
      <w:r w:rsidRPr="00533096">
        <w:rPr>
          <w:rFonts w:ascii="Palatino Linotype"/>
          <w:b/>
        </w:rPr>
        <w:t>Equation</w:t>
      </w:r>
      <w:r>
        <w:rPr>
          <w:rFonts w:ascii="Palatino Linotype"/>
          <w:b/>
        </w:rPr>
        <w:t xml:space="preserve"> </w:t>
      </w:r>
      <w:r>
        <w:rPr>
          <w:rFonts w:ascii="Palatino Linotype"/>
          <w:b/>
          <w:lang w:val="pt-BR"/>
        </w:rPr>
        <w:t>2</w:t>
      </w:r>
    </w:p>
    <w:p w:rsidR="00533096" w:rsidRPr="00533096" w:rsidRDefault="00533096" w:rsidP="00533096">
      <w:pPr>
        <w:pStyle w:val="Corpodetexto"/>
        <w:jc w:val="center"/>
        <w:rPr>
          <w:b/>
        </w:rPr>
      </w:pPr>
    </w:p>
    <w:p w:rsidR="00533096" w:rsidRPr="00533096" w:rsidRDefault="00533096" w:rsidP="00533096">
      <w:pPr>
        <w:pStyle w:val="Corpodetexto"/>
        <w:jc w:val="center"/>
        <w:rPr>
          <w:b/>
        </w:rPr>
      </w:pPr>
      <w:r w:rsidRPr="00533096">
        <w:rPr>
          <w:rFonts w:ascii="Palatino Linotype"/>
          <w:b/>
        </w:rPr>
        <w:t>Insert Equation</w:t>
      </w:r>
      <w:r>
        <w:rPr>
          <w:rFonts w:ascii="Palatino Linotype"/>
          <w:b/>
        </w:rPr>
        <w:t xml:space="preserve"> 3</w:t>
      </w:r>
    </w:p>
    <w:p w:rsidR="00533096" w:rsidRPr="00533096" w:rsidRDefault="00533096">
      <w:pPr>
        <w:pStyle w:val="Corpodetexto"/>
        <w:spacing w:before="2"/>
        <w:rPr>
          <w:sz w:val="34"/>
        </w:rPr>
      </w:pPr>
    </w:p>
    <w:p w:rsidR="00B4693F" w:rsidRDefault="006B2EC5" w:rsidP="00533096">
      <w:pPr>
        <w:pStyle w:val="Ttulo2"/>
        <w:numPr>
          <w:ilvl w:val="1"/>
          <w:numId w:val="3"/>
        </w:numPr>
      </w:pPr>
      <w:r>
        <w:rPr>
          <w:w w:val="105"/>
        </w:rPr>
        <w:t>Subheading</w:t>
      </w:r>
    </w:p>
    <w:p w:rsidR="00B4693F" w:rsidRDefault="00B4693F">
      <w:pPr>
        <w:pStyle w:val="Corpodetexto"/>
        <w:spacing w:before="1"/>
        <w:rPr>
          <w:rFonts w:ascii="Palatino Linotype"/>
          <w:b/>
        </w:rPr>
      </w:pPr>
    </w:p>
    <w:p w:rsidR="00B4693F" w:rsidRDefault="006B2EC5" w:rsidP="00533096">
      <w:pPr>
        <w:pStyle w:val="Corpodetexto"/>
        <w:spacing w:before="11" w:line="415" w:lineRule="auto"/>
        <w:ind w:left="159" w:right="156" w:firstLine="351"/>
        <w:jc w:val="both"/>
        <w:rPr>
          <w:spacing w:val="2"/>
          <w:w w:val="105"/>
        </w:rPr>
      </w:pPr>
      <w:r>
        <w:rPr>
          <w:w w:val="105"/>
        </w:rPr>
        <w:t>Xxxxxxxxx Xxxxxxxxx Xxxxxxxxx Xxxxxxxxx Xxxxxxxx Xxxxxxxxx Xxxxxxxxx XxxxxxxxxXxxxxxxxx Xxxxxxxxx Xxxxxxxxx Xxxxxxxxx Xxxxxxxx Xxxxxxxxx Xxxxxxxxx</w:t>
      </w:r>
      <w:r>
        <w:rPr>
          <w:spacing w:val="-19"/>
          <w:w w:val="105"/>
        </w:rPr>
        <w:t xml:space="preserve"> </w:t>
      </w:r>
      <w:r>
        <w:rPr>
          <w:w w:val="105"/>
        </w:rPr>
        <w:t>Xxxxxxxxx</w:t>
      </w:r>
      <w:r>
        <w:rPr>
          <w:spacing w:val="-18"/>
          <w:w w:val="105"/>
        </w:rPr>
        <w:t xml:space="preserve"> </w:t>
      </w:r>
      <w:r>
        <w:rPr>
          <w:spacing w:val="-4"/>
          <w:w w:val="105"/>
        </w:rPr>
        <w:t>Table</w:t>
      </w:r>
      <w:r>
        <w:rPr>
          <w:spacing w:val="-18"/>
          <w:w w:val="105"/>
        </w:rPr>
        <w:t xml:space="preserve"> </w:t>
      </w:r>
      <w:r w:rsidR="00B51818">
        <w:rPr>
          <w:w w:val="105"/>
        </w:rPr>
        <w:t>1</w:t>
      </w:r>
      <w:r>
        <w:rPr>
          <w:w w:val="105"/>
        </w:rPr>
        <w:t>.</w:t>
      </w:r>
      <w:r>
        <w:rPr>
          <w:spacing w:val="2"/>
          <w:w w:val="105"/>
        </w:rPr>
        <w:t xml:space="preserve"> </w:t>
      </w:r>
    </w:p>
    <w:p w:rsidR="00533096" w:rsidRPr="00533096" w:rsidRDefault="00533096" w:rsidP="00533096">
      <w:pPr>
        <w:pStyle w:val="Corpodetexto"/>
        <w:spacing w:before="11" w:line="415" w:lineRule="auto"/>
        <w:ind w:left="159" w:right="156" w:firstLine="351"/>
        <w:jc w:val="both"/>
      </w:pPr>
    </w:p>
    <w:p w:rsidR="00B4693F" w:rsidRDefault="00B51818" w:rsidP="00533096">
      <w:pPr>
        <w:pStyle w:val="Ttulo3"/>
        <w:spacing w:before="4"/>
        <w:jc w:val="center"/>
      </w:pPr>
      <w:r>
        <w:rPr>
          <w:w w:val="115"/>
        </w:rPr>
        <w:t>Insert Table 1</w:t>
      </w:r>
      <w:r w:rsidR="006B2EC5">
        <w:rPr>
          <w:w w:val="115"/>
        </w:rPr>
        <w:t>.</w:t>
      </w:r>
    </w:p>
    <w:p w:rsidR="00533096" w:rsidRDefault="00533096">
      <w:pPr>
        <w:spacing w:before="87"/>
        <w:ind w:left="160"/>
        <w:rPr>
          <w:b/>
          <w:sz w:val="34"/>
        </w:rPr>
      </w:pPr>
    </w:p>
    <w:p w:rsidR="00B4693F" w:rsidRPr="00533096" w:rsidRDefault="006B2EC5" w:rsidP="00533096">
      <w:pPr>
        <w:pStyle w:val="PargrafodaLista"/>
        <w:numPr>
          <w:ilvl w:val="0"/>
          <w:numId w:val="3"/>
        </w:numPr>
        <w:spacing w:before="87"/>
        <w:rPr>
          <w:rFonts w:ascii="Georgia"/>
          <w:b/>
          <w:sz w:val="34"/>
        </w:rPr>
      </w:pPr>
      <w:r w:rsidRPr="00533096">
        <w:rPr>
          <w:rFonts w:ascii="Georgia"/>
          <w:b/>
          <w:sz w:val="34"/>
        </w:rPr>
        <w:t>RESULTS</w:t>
      </w:r>
    </w:p>
    <w:p w:rsidR="00B4693F" w:rsidRDefault="00B4693F">
      <w:pPr>
        <w:pStyle w:val="Corpodetexto"/>
        <w:spacing w:before="7"/>
        <w:rPr>
          <w:rFonts w:ascii="Georgia"/>
          <w:b/>
          <w:sz w:val="40"/>
        </w:rPr>
      </w:pPr>
    </w:p>
    <w:p w:rsidR="00B4693F" w:rsidRPr="00533096" w:rsidRDefault="006B2EC5" w:rsidP="00533096">
      <w:pPr>
        <w:pStyle w:val="PargrafodaLista"/>
        <w:numPr>
          <w:ilvl w:val="1"/>
          <w:numId w:val="3"/>
        </w:numPr>
        <w:rPr>
          <w:rFonts w:ascii="Palatino Linotype"/>
          <w:b/>
          <w:sz w:val="28"/>
        </w:rPr>
      </w:pPr>
      <w:r w:rsidRPr="00533096">
        <w:rPr>
          <w:rFonts w:ascii="Palatino Linotype"/>
          <w:b/>
          <w:w w:val="105"/>
          <w:sz w:val="28"/>
        </w:rPr>
        <w:t>Subheading</w:t>
      </w:r>
    </w:p>
    <w:p w:rsidR="00B4693F" w:rsidRDefault="00B4693F">
      <w:pPr>
        <w:pStyle w:val="Corpodetexto"/>
        <w:spacing w:before="1"/>
        <w:rPr>
          <w:rFonts w:ascii="Palatino Linotype"/>
          <w:b/>
        </w:rPr>
      </w:pPr>
    </w:p>
    <w:p w:rsidR="00B4693F" w:rsidRDefault="006B2EC5" w:rsidP="00533096">
      <w:pPr>
        <w:pStyle w:val="Corpodetexto"/>
        <w:spacing w:before="11" w:line="415" w:lineRule="auto"/>
        <w:ind w:left="159" w:right="156" w:firstLine="351"/>
        <w:jc w:val="both"/>
        <w:rPr>
          <w:w w:val="105"/>
        </w:rPr>
      </w:pPr>
      <w:r>
        <w:rPr>
          <w:w w:val="105"/>
        </w:rPr>
        <w:t>Xxxxxxxxx Xxxxxxxxx Xxxxxxxxx Xxxxxxxxx Xxxxxxxx Xxxxxxxxx Xxxxxxxxx Xxxxxxxxx. Xxxxxx</w:t>
      </w:r>
      <w:r>
        <w:rPr>
          <w:w w:val="105"/>
        </w:rPr>
        <w:t xml:space="preserve">xxx </w:t>
      </w:r>
      <w:r>
        <w:rPr>
          <w:w w:val="105"/>
        </w:rPr>
        <w:t xml:space="preserve">Xxxxxxxxx Xxxxxxxx </w:t>
      </w:r>
      <w:r>
        <w:rPr>
          <w:w w:val="105"/>
        </w:rPr>
        <w:t xml:space="preserve">Xxxxxxxxx. Xxxxxxxxx Xxxxxxxxx Xxxxxxxxx Xxxxxxxxx Xxxxxxxx Xxxxxxxxx </w:t>
      </w:r>
      <w:r w:rsidR="00B51818">
        <w:rPr>
          <w:w w:val="105"/>
        </w:rPr>
        <w:t xml:space="preserve">Xxxxxxxxx Xxxxxxxx Xxxxxxxxx Xxxxxxxxx Xxxxxxxx Xxxxxxxxx </w:t>
      </w:r>
      <w:r>
        <w:rPr>
          <w:w w:val="105"/>
        </w:rPr>
        <w:t>Xxxxxxxxx Xxxxxxxxx shown in Figures 2 and 3.</w:t>
      </w:r>
    </w:p>
    <w:p w:rsidR="009B7E98" w:rsidRPr="009B7E98" w:rsidRDefault="009B7E98">
      <w:pPr>
        <w:pStyle w:val="Corpodetexto"/>
        <w:spacing w:line="415" w:lineRule="auto"/>
        <w:ind w:left="160" w:right="156"/>
        <w:jc w:val="both"/>
      </w:pPr>
    </w:p>
    <w:p w:rsidR="00B4693F" w:rsidRDefault="006B2EC5" w:rsidP="009B7E98">
      <w:pPr>
        <w:pStyle w:val="Ttulo3"/>
        <w:jc w:val="center"/>
      </w:pPr>
      <w:r>
        <w:rPr>
          <w:w w:val="115"/>
        </w:rPr>
        <w:t>Insert Figure</w:t>
      </w:r>
      <w:r>
        <w:rPr>
          <w:spacing w:val="-10"/>
          <w:w w:val="115"/>
        </w:rPr>
        <w:t xml:space="preserve"> </w:t>
      </w:r>
      <w:r>
        <w:rPr>
          <w:w w:val="115"/>
        </w:rPr>
        <w:t>2.</w:t>
      </w:r>
    </w:p>
    <w:p w:rsidR="00B4693F" w:rsidRDefault="006B2EC5" w:rsidP="009B7E98">
      <w:pPr>
        <w:spacing w:before="202"/>
        <w:ind w:left="511"/>
        <w:jc w:val="center"/>
        <w:rPr>
          <w:b/>
          <w:w w:val="115"/>
          <w:sz w:val="24"/>
        </w:rPr>
      </w:pPr>
      <w:r>
        <w:rPr>
          <w:b/>
          <w:w w:val="115"/>
          <w:sz w:val="24"/>
        </w:rPr>
        <w:t>Insert Figure</w:t>
      </w:r>
      <w:r>
        <w:rPr>
          <w:b/>
          <w:spacing w:val="-10"/>
          <w:w w:val="115"/>
          <w:sz w:val="24"/>
        </w:rPr>
        <w:t xml:space="preserve"> </w:t>
      </w:r>
      <w:r>
        <w:rPr>
          <w:b/>
          <w:w w:val="115"/>
          <w:sz w:val="24"/>
        </w:rPr>
        <w:t>3.</w:t>
      </w:r>
    </w:p>
    <w:p w:rsidR="009B7E98" w:rsidRPr="009B7E98" w:rsidRDefault="009B7E98" w:rsidP="009B7E98">
      <w:pPr>
        <w:spacing w:before="202"/>
        <w:ind w:left="511"/>
        <w:jc w:val="center"/>
        <w:rPr>
          <w:b/>
          <w:sz w:val="24"/>
        </w:rPr>
      </w:pPr>
    </w:p>
    <w:p w:rsidR="00B4693F" w:rsidRDefault="006B2EC5">
      <w:pPr>
        <w:pStyle w:val="Corpodetexto"/>
        <w:spacing w:before="202" w:line="415" w:lineRule="auto"/>
        <w:ind w:left="160" w:right="156" w:firstLine="351"/>
        <w:jc w:val="both"/>
        <w:rPr>
          <w:w w:val="105"/>
        </w:rPr>
      </w:pPr>
      <w:r>
        <w:rPr>
          <w:w w:val="105"/>
        </w:rPr>
        <w:lastRenderedPageBreak/>
        <w:t>Xxxxxxxxx Xxxxxxxxx Xxxxxxxxx Xxxxxxxxx Xxx</w:t>
      </w:r>
      <w:r>
        <w:rPr>
          <w:w w:val="105"/>
        </w:rPr>
        <w:t xml:space="preserve">xxxxx Xxxxxxxxx Xxxxxxxxx Xxxxxxxxx. Xxxxxxxxx Xxxxxxxxx Xxxxxxxxx </w:t>
      </w:r>
      <w:r>
        <w:rPr>
          <w:w w:val="105"/>
        </w:rPr>
        <w:t xml:space="preserve">Xxxxxxxxx Xxxxxxxxx. Xxxxxxxxx </w:t>
      </w:r>
      <w:r>
        <w:rPr>
          <w:w w:val="105"/>
        </w:rPr>
        <w:t xml:space="preserve">Xxxxxxxxx </w:t>
      </w:r>
      <w:r>
        <w:rPr>
          <w:w w:val="105"/>
        </w:rPr>
        <w:t>Xxxxxxxxx are shown in Table 3.</w:t>
      </w:r>
    </w:p>
    <w:p w:rsidR="00B51818" w:rsidRPr="00B51818" w:rsidRDefault="00B51818">
      <w:pPr>
        <w:pStyle w:val="Corpodetexto"/>
        <w:spacing w:before="202" w:line="415" w:lineRule="auto"/>
        <w:ind w:left="160" w:right="156" w:firstLine="351"/>
        <w:jc w:val="both"/>
        <w:rPr>
          <w:w w:val="105"/>
        </w:rPr>
      </w:pPr>
    </w:p>
    <w:p w:rsidR="00B4693F" w:rsidRDefault="006B2EC5" w:rsidP="009B7E98">
      <w:pPr>
        <w:pStyle w:val="Ttulo3"/>
        <w:jc w:val="center"/>
      </w:pPr>
      <w:r>
        <w:rPr>
          <w:w w:val="115"/>
        </w:rPr>
        <w:t>Insert Table 3.</w:t>
      </w:r>
    </w:p>
    <w:p w:rsidR="00B4693F" w:rsidRDefault="00B4693F">
      <w:pPr>
        <w:pStyle w:val="Corpodetexto"/>
        <w:rPr>
          <w:b/>
          <w:sz w:val="30"/>
        </w:rPr>
      </w:pPr>
    </w:p>
    <w:p w:rsidR="00B4693F" w:rsidRPr="00B51818" w:rsidRDefault="006B2EC5" w:rsidP="00B51818">
      <w:pPr>
        <w:pStyle w:val="PargrafodaLista"/>
        <w:numPr>
          <w:ilvl w:val="1"/>
          <w:numId w:val="3"/>
        </w:numPr>
        <w:spacing w:before="238"/>
        <w:rPr>
          <w:rFonts w:ascii="Palatino Linotype"/>
          <w:b/>
          <w:sz w:val="28"/>
        </w:rPr>
      </w:pPr>
      <w:r w:rsidRPr="00B51818">
        <w:rPr>
          <w:rFonts w:ascii="Palatino Linotype"/>
          <w:b/>
          <w:w w:val="105"/>
          <w:sz w:val="28"/>
        </w:rPr>
        <w:t>Subheading</w:t>
      </w:r>
    </w:p>
    <w:p w:rsidR="00B4693F" w:rsidRDefault="00B4693F">
      <w:pPr>
        <w:pStyle w:val="Corpodetexto"/>
        <w:spacing w:before="12"/>
        <w:rPr>
          <w:rFonts w:ascii="Palatino Linotype"/>
          <w:b/>
          <w:sz w:val="22"/>
        </w:rPr>
      </w:pPr>
    </w:p>
    <w:p w:rsidR="00B4693F" w:rsidRPr="009B7E98" w:rsidRDefault="006B2EC5" w:rsidP="00533096">
      <w:pPr>
        <w:pStyle w:val="Corpodetexto"/>
        <w:spacing w:before="202" w:line="415" w:lineRule="auto"/>
        <w:ind w:left="160" w:right="156" w:firstLine="351"/>
        <w:jc w:val="both"/>
      </w:pPr>
      <w:r>
        <w:rPr>
          <w:w w:val="105"/>
        </w:rPr>
        <w:t>Xxxxxxxxx</w:t>
      </w:r>
      <w:r>
        <w:rPr>
          <w:w w:val="105"/>
        </w:rPr>
        <w:t xml:space="preserve"> Xxxxxxxxx Xxxxxxxxx Xxxxxxxxx Xxxxxxxx Xxxxxxxxx</w:t>
      </w:r>
      <w:r w:rsidR="00B51818" w:rsidRPr="00B51818">
        <w:rPr>
          <w:w w:val="105"/>
        </w:rPr>
        <w:t xml:space="preserve"> </w:t>
      </w:r>
      <w:r w:rsidR="00B51818" w:rsidRPr="005D0FE1">
        <w:fldChar w:fldCharType="begin" w:fldLock="1"/>
      </w:r>
      <w:r w:rsidR="00C360D4">
        <w:instrText>ADDIN CSL_CITATION {"citationItems":[{"id":"ITEM-1","itemData":{"DOI":"10.1021/ie50390a600","ISSN":"0019-7866","author":[{"dropping-particle":"","family":"Othmer","given":"Donald","non-dropping-particle":"","parse-names":false,"suffix":""},{"dropping-particle":"","family":"Tobias","given":"Philip","non-dropping-particle":"","parse-names":false,"suffix":""}],"container-title":"Industrial &amp; Engineering Chemistry","id":"ITEM-1","issue":"6","issued":{"date-parts":[["1942","6"]]},"page":"693-696","title":"Liquid-Liquid Extraction Data - The Line Correlation","type":"article-journal","volume":"34"},"uris":["http://www.mendeley.com/documents/?uuid=d419137e-f4d6-4eed-a8f6-33380cef0112"]}],"mendeley":{"formattedCitation":"(Othmer &amp; Tobias, 1942)","plainTextFormattedCitation":"(Othmer &amp; Tobias, 1942)","previouslyFormattedCitation":"(Othmer &amp; Tobias, 1942)"},"properties":{"noteIndex":0},"schema":"https://github.com/citation-style-language/schema/raw/master/csl-citation.json"}</w:instrText>
      </w:r>
      <w:r w:rsidR="00B51818" w:rsidRPr="005D0FE1">
        <w:fldChar w:fldCharType="separate"/>
      </w:r>
      <w:r w:rsidR="00B51818" w:rsidRPr="00B47945">
        <w:rPr>
          <w:noProof/>
        </w:rPr>
        <w:t>(Othmer &amp; Tobias, 1942)</w:t>
      </w:r>
      <w:r w:rsidR="00B51818" w:rsidRPr="005D0FE1">
        <w:fldChar w:fldCharType="end"/>
      </w:r>
      <w:r>
        <w:rPr>
          <w:w w:val="105"/>
          <w:position w:val="9"/>
          <w:sz w:val="16"/>
        </w:rPr>
        <w:t xml:space="preserve"> </w:t>
      </w:r>
      <w:r>
        <w:rPr>
          <w:w w:val="105"/>
        </w:rPr>
        <w:t>and Xxxxxx</w:t>
      </w:r>
      <w:r w:rsidR="00B51818" w:rsidRPr="00B51818">
        <w:rPr>
          <w:w w:val="105"/>
        </w:rPr>
        <w:t xml:space="preserve"> </w:t>
      </w:r>
      <w:r w:rsidR="00B51818" w:rsidRPr="005D0FE1">
        <w:fldChar w:fldCharType="begin" w:fldLock="1"/>
      </w:r>
      <w:r w:rsidR="00C360D4">
        <w:instrText>ADDIN CSL_CITATION {"citationItems":[{"id":"ITEM-1","itemData":{"DOI":"10.1021/j150315a009","ISSN":"0092-7325","author":[{"dropping-particle":"","family":"Hand","given":"D. B.","non-dropping-particle":"","parse-names":false,"suffix":""}],"container-title":"The Journal of Physical Chemistry","id":"ITEM-1","issue":"9","issued":{"date-parts":[["1929","1"]]},"page":"1961-2000","title":"Dineric Distribution","type":"article-journal","volume":"34"},"uris":["http://www.mendeley.com/documents/?uuid=049b008d-d24a-4fbf-b2ea-1024115639c6"]}],"mendeley":{"formattedCitation":"(Hand, 1929)","plainTextFormattedCitation":"(Hand, 1929)","previouslyFormattedCitation":"(Hand, 1929)"},"properties":{"noteIndex":0},"schema":"https://github.com/citation-style-language/schema/raw/master/csl-citation.json"}</w:instrText>
      </w:r>
      <w:r w:rsidR="00B51818" w:rsidRPr="005D0FE1">
        <w:fldChar w:fldCharType="separate"/>
      </w:r>
      <w:r w:rsidR="00B51818" w:rsidRPr="00B47945">
        <w:rPr>
          <w:noProof/>
        </w:rPr>
        <w:t>(Hand, 1929)</w:t>
      </w:r>
      <w:r w:rsidR="00B51818" w:rsidRPr="005D0FE1">
        <w:fldChar w:fldCharType="end"/>
      </w:r>
      <w:r>
        <w:rPr>
          <w:w w:val="105"/>
          <w:position w:val="9"/>
          <w:sz w:val="16"/>
        </w:rPr>
        <w:t xml:space="preserve"> </w:t>
      </w:r>
      <w:r>
        <w:rPr>
          <w:w w:val="105"/>
        </w:rPr>
        <w:t>Xxxxxxxxx Xxxxxxxxx Xxxxxxxxx Xxxxxxxxx Xxxxxxxx Xxxxxxxxx.</w:t>
      </w:r>
      <w:r w:rsidR="009B7E98" w:rsidRPr="009B7E98">
        <w:rPr>
          <w:w w:val="105"/>
        </w:rPr>
        <w:t xml:space="preserve"> </w:t>
      </w:r>
      <w:r w:rsidR="009B7E98">
        <w:rPr>
          <w:w w:val="105"/>
        </w:rPr>
        <w:t>Xxxxxxxxx Xxxxxxxxx Xxxxxxxx Xxxxxxxxx Xxxxxxxxx Xxxxxxxxx Xxxxxxxxx Xxxxxxxx Xxxxxxxxx.</w:t>
      </w:r>
    </w:p>
    <w:p w:rsidR="00B4693F" w:rsidRDefault="00B4693F">
      <w:pPr>
        <w:pStyle w:val="Corpodetexto"/>
        <w:rPr>
          <w:sz w:val="30"/>
        </w:rPr>
      </w:pPr>
    </w:p>
    <w:p w:rsidR="00B4693F" w:rsidRDefault="006B2EC5" w:rsidP="00B51818">
      <w:pPr>
        <w:pStyle w:val="Ttulo1"/>
        <w:numPr>
          <w:ilvl w:val="0"/>
          <w:numId w:val="3"/>
        </w:numPr>
        <w:spacing w:before="176"/>
      </w:pPr>
      <w:r>
        <w:t>CONCLUSIONS</w:t>
      </w:r>
    </w:p>
    <w:p w:rsidR="00B4693F" w:rsidRDefault="00B4693F">
      <w:pPr>
        <w:pStyle w:val="Corpodetexto"/>
        <w:rPr>
          <w:rFonts w:ascii="Georgia"/>
          <w:b/>
          <w:sz w:val="20"/>
        </w:rPr>
      </w:pPr>
    </w:p>
    <w:p w:rsidR="00B4693F" w:rsidRDefault="00B4693F">
      <w:pPr>
        <w:pStyle w:val="Corpodetexto"/>
        <w:spacing w:before="6"/>
        <w:rPr>
          <w:rFonts w:ascii="Georgia"/>
          <w:b/>
          <w:sz w:val="16"/>
        </w:rPr>
      </w:pPr>
    </w:p>
    <w:p w:rsidR="00B4693F" w:rsidRPr="009B7E98" w:rsidRDefault="009B7E98" w:rsidP="00533096">
      <w:pPr>
        <w:pStyle w:val="Corpodetexto"/>
        <w:spacing w:before="202" w:line="415" w:lineRule="auto"/>
        <w:ind w:left="160" w:right="156" w:firstLine="351"/>
        <w:jc w:val="both"/>
      </w:pPr>
      <w:r>
        <w:rPr>
          <w:w w:val="105"/>
        </w:rPr>
        <w:t>Xxxxxxxxx Xxxxxxxxx Xxxxxxxxx Xxxxxxxxx Xxxxxxxx Xxxxxxxxx.</w:t>
      </w:r>
      <w:r w:rsidRPr="009B7E98">
        <w:rPr>
          <w:w w:val="105"/>
        </w:rPr>
        <w:t xml:space="preserve"> </w:t>
      </w:r>
      <w:r>
        <w:rPr>
          <w:w w:val="105"/>
        </w:rPr>
        <w:t>Xxxxxxxxx Xxxxxxxxx Xxxxxxxxx Xxxxxxxxx Xxxxxxxx Xxxxxxxxx.</w:t>
      </w:r>
      <w:r w:rsidRPr="009B7E98">
        <w:rPr>
          <w:w w:val="105"/>
        </w:rPr>
        <w:t xml:space="preserve"> </w:t>
      </w:r>
      <w:r>
        <w:rPr>
          <w:w w:val="105"/>
        </w:rPr>
        <w:t>Xxxxxxxxx Xxxxxxxxx Xxxxxxxxx Xxxxxxxxx Xxxxxxxx Xxxxxxxxx.</w:t>
      </w:r>
      <w:r w:rsidRPr="009B7E98">
        <w:rPr>
          <w:w w:val="105"/>
        </w:rPr>
        <w:t xml:space="preserve"> </w:t>
      </w:r>
      <w:r>
        <w:rPr>
          <w:w w:val="105"/>
        </w:rPr>
        <w:t>Xxxxxxxxx Xxxxxxxxx Xxxxxxxxx Xxxxxxxxx Xxxxxxxx Xxxxxxxxx.</w:t>
      </w:r>
      <w:r w:rsidRPr="009B7E98">
        <w:rPr>
          <w:w w:val="105"/>
        </w:rPr>
        <w:t xml:space="preserve"> </w:t>
      </w:r>
      <w:r>
        <w:rPr>
          <w:w w:val="105"/>
        </w:rPr>
        <w:t>Xxxxxxxxx Xxxxxxxxx Xxxxxxxxx Xxxxxxxxx Xxxxxxxx Xxxxxxxxx.</w:t>
      </w:r>
      <w:r w:rsidRPr="009B7E98">
        <w:rPr>
          <w:w w:val="105"/>
        </w:rPr>
        <w:t xml:space="preserve"> </w:t>
      </w:r>
      <w:r>
        <w:rPr>
          <w:w w:val="105"/>
        </w:rPr>
        <w:t>Xxxxxxxxx Xxxxxxxxx Xxxxxxxxx Xxxxxxxxx Xxxxxxxx Xxxxxxxxx.</w:t>
      </w:r>
      <w:r w:rsidRPr="009B7E98">
        <w:rPr>
          <w:w w:val="105"/>
        </w:rPr>
        <w:t xml:space="preserve"> </w:t>
      </w:r>
      <w:r w:rsidR="006B2EC5">
        <w:rPr>
          <w:w w:val="105"/>
        </w:rPr>
        <w:t>Xxxxxxxx</w:t>
      </w:r>
      <w:r w:rsidRPr="009B7E98">
        <w:rPr>
          <w:w w:val="105"/>
        </w:rPr>
        <w:t>.</w:t>
      </w:r>
      <w:r w:rsidR="006B2EC5">
        <w:rPr>
          <w:spacing w:val="27"/>
          <w:w w:val="105"/>
        </w:rPr>
        <w:t xml:space="preserve"> </w:t>
      </w:r>
      <w:r>
        <w:rPr>
          <w:w w:val="105"/>
        </w:rPr>
        <w:t xml:space="preserve">Xxxxxxxxx. </w:t>
      </w:r>
      <w:r w:rsidR="006B2EC5">
        <w:rPr>
          <w:w w:val="105"/>
        </w:rPr>
        <w:t>Xxxxxxxxx Xxxxxxxxx Xxxxxxxxx Xxxxxxxxx Xxxxxxxx Xxxxxxxxx</w:t>
      </w:r>
      <w:r w:rsidRPr="009B7E98">
        <w:rPr>
          <w:w w:val="105"/>
        </w:rPr>
        <w:t>.</w:t>
      </w:r>
    </w:p>
    <w:p w:rsidR="009B7E98" w:rsidRDefault="009B7E98">
      <w:pPr>
        <w:pStyle w:val="Ttulo1"/>
        <w:rPr>
          <w:rFonts w:ascii="Times New Roman" w:hAnsi="Times New Roman"/>
        </w:rPr>
      </w:pPr>
    </w:p>
    <w:p w:rsidR="00B4693F" w:rsidRDefault="006B2EC5" w:rsidP="00B51818">
      <w:pPr>
        <w:pStyle w:val="Ttulo1"/>
        <w:numPr>
          <w:ilvl w:val="0"/>
          <w:numId w:val="3"/>
        </w:numPr>
      </w:pPr>
      <w:r>
        <w:t>AUTHOR INFORMATION</w:t>
      </w:r>
    </w:p>
    <w:p w:rsidR="00B4693F" w:rsidRDefault="00B4693F">
      <w:pPr>
        <w:pStyle w:val="Corpodetexto"/>
        <w:spacing w:before="7"/>
        <w:rPr>
          <w:rFonts w:ascii="Georgia"/>
          <w:b/>
          <w:sz w:val="36"/>
        </w:rPr>
      </w:pPr>
    </w:p>
    <w:p w:rsidR="00B4693F" w:rsidRDefault="006B2EC5">
      <w:pPr>
        <w:pStyle w:val="Ttulo3"/>
        <w:spacing w:before="0"/>
        <w:ind w:left="160"/>
      </w:pPr>
      <w:r>
        <w:rPr>
          <w:w w:val="110"/>
        </w:rPr>
        <w:t>Corresponding Author</w:t>
      </w:r>
    </w:p>
    <w:p w:rsidR="00B4693F" w:rsidRDefault="006B2EC5">
      <w:pPr>
        <w:pStyle w:val="Corpodetexto"/>
        <w:spacing w:before="202" w:line="415" w:lineRule="auto"/>
        <w:ind w:left="511" w:right="4247"/>
      </w:pPr>
      <w:r>
        <w:rPr>
          <w:w w:val="105"/>
        </w:rPr>
        <w:t xml:space="preserve">*Corresponding author. Tel. +xx xx xxxx-xxxx E-mail address </w:t>
      </w:r>
      <w:hyperlink r:id="rId8">
        <w:r>
          <w:rPr>
            <w:w w:val="105"/>
          </w:rPr>
          <w:t>xxxxx</w:t>
        </w:r>
      </w:hyperlink>
      <w:hyperlink r:id="rId9">
        <w:r>
          <w:rPr>
            <w:w w:val="105"/>
          </w:rPr>
          <w:t>xx@xxxxx.xx</w:t>
        </w:r>
      </w:hyperlink>
    </w:p>
    <w:p w:rsidR="00B4693F" w:rsidRDefault="00B4693F">
      <w:pPr>
        <w:pStyle w:val="Corpodetexto"/>
        <w:rPr>
          <w:sz w:val="30"/>
        </w:rPr>
      </w:pPr>
    </w:p>
    <w:p w:rsidR="00B4693F" w:rsidRDefault="006B2EC5" w:rsidP="00B51818">
      <w:pPr>
        <w:pStyle w:val="Ttulo1"/>
        <w:numPr>
          <w:ilvl w:val="0"/>
          <w:numId w:val="3"/>
        </w:numPr>
        <w:spacing w:before="177"/>
      </w:pPr>
      <w:r>
        <w:t>Funding</w:t>
      </w:r>
    </w:p>
    <w:p w:rsidR="00B4693F" w:rsidRDefault="00B4693F">
      <w:pPr>
        <w:pStyle w:val="Corpodetexto"/>
        <w:spacing w:before="7"/>
        <w:rPr>
          <w:rFonts w:ascii="Georgia"/>
          <w:b/>
          <w:sz w:val="36"/>
        </w:rPr>
      </w:pPr>
    </w:p>
    <w:p w:rsidR="00B4693F" w:rsidRDefault="006B2EC5" w:rsidP="00C360D4">
      <w:pPr>
        <w:pStyle w:val="Corpodetexto"/>
        <w:spacing w:before="202" w:line="415" w:lineRule="auto"/>
        <w:ind w:left="160" w:right="156" w:firstLine="351"/>
        <w:jc w:val="both"/>
      </w:pPr>
      <w:r>
        <w:rPr>
          <w:w w:val="105"/>
        </w:rPr>
        <w:t>Xxxxxxxxx Xxxxxxxxx Xxxxxxxxx Xxxxxxxxx Xxxxxxxx Xxxxxxxxx. Xxxxxxxxx Xxxxxxxxx Xxxxxxxxx Xxxxxxxxx Xxxxxxxx Xxxxxxxxx. Xxxxxxxxx Xxxxxxxxx Xxxxxxxxx Xxxxxxxxx Xxxxxxxx Xxxxxxxxx. Xxxxxxxxx Xxxxxxxxx Xxxxxxxxx Xxxxxxxxx Xxxxxxxx Xxxxxxxxx.</w:t>
      </w:r>
    </w:p>
    <w:p w:rsidR="00B4693F" w:rsidRDefault="00B4693F">
      <w:pPr>
        <w:pStyle w:val="Corpodetexto"/>
        <w:rPr>
          <w:sz w:val="30"/>
        </w:rPr>
      </w:pPr>
    </w:p>
    <w:p w:rsidR="00B4693F" w:rsidRDefault="006B2EC5">
      <w:pPr>
        <w:pStyle w:val="Ttulo1"/>
        <w:spacing w:before="178"/>
      </w:pPr>
      <w:r>
        <w:t>References</w:t>
      </w:r>
    </w:p>
    <w:p w:rsidR="00B4693F" w:rsidRDefault="00B4693F">
      <w:pPr>
        <w:pStyle w:val="Corpodetexto"/>
        <w:spacing w:before="7"/>
        <w:rPr>
          <w:b/>
          <w:sz w:val="36"/>
        </w:rPr>
      </w:pP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fldChar w:fldCharType="begin" w:fldLock="1"/>
      </w:r>
      <w:r w:rsidRPr="0085579F">
        <w:rPr>
          <w:w w:val="105"/>
          <w:sz w:val="24"/>
        </w:rPr>
        <w:instrText xml:space="preserve">ADDIN Mendeley Bibliography CSL_BIBLIOGRAPHY </w:instrText>
      </w:r>
      <w:r w:rsidRPr="0085579F">
        <w:rPr>
          <w:w w:val="105"/>
          <w:sz w:val="24"/>
        </w:rPr>
        <w:fldChar w:fldCharType="separate"/>
      </w:r>
      <w:r w:rsidRPr="0085579F">
        <w:rPr>
          <w:w w:val="105"/>
          <w:sz w:val="24"/>
        </w:rPr>
        <w:t>Andersen, P. C., &amp; Gorbet, D. W. (2002). Influence of Year and Planting Date on Fatty Acid Chemistry of High Oleic Acid and Normal Peanut Genotypes. Journal of Agricultural and Food Chemistry, 50(5), 1298–1305. https://doi.org/10.1021/jf0113171</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André Cremonez, P., Feroldi, M., Cézar Nadaleti, W., de Rossi, E., Feiden, A., de Camargo, M. P., … Klajn, F. F. (2015). Biodiesel production in Brazil: Current scenario and perspectives. Renewable and Sustainable Energy Reviews, 42, 415–428. https://doi.org/10.1016/j.rser.2014.10.004</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Brandani, V., Chianese, A., &amp; Rossi, M. (1985). Ternary liquid-liquid equilibrium data for the water-ethanol-benzene system. Journal of Chemical &amp; Engineering Data, 30(1), 27–29. https://doi.org/10.1021/je00039a009</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Encinar, J. M., González, J. F., &amp; Rodríguez-Reinares, A. (2007). Ethanolysis of used frying oil. Biodiesel preparation and characterization. Fuel Processing Technology, 88(5), 513–522. https://doi.org/10.1016/j.fuproc.2007.01.002</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Encinar, J. M., González, J. F., Rodríguez, J. J., &amp; Tejedor, A. (2002). Biodiesel Fuels from Vegetable Oils: Transesterification of Cynara c ardunculus L. Oils with Ethanol. Energy &amp; Fuels, 16(2), 443–450. https://doi.org/10.1021/ef010174h</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 xml:space="preserve">Follegatti-Romero, L. A., Oliveira, M. B., Batista, F. R. M., Batista, E. A. C., Coutinho, J. A. P., &amp; Meirelles, A. J. A. (2012). Liquid–liquid equilibria for ternary </w:t>
      </w:r>
      <w:r w:rsidRPr="0085579F">
        <w:rPr>
          <w:w w:val="105"/>
          <w:sz w:val="24"/>
        </w:rPr>
        <w:lastRenderedPageBreak/>
        <w:t>systems containing ethyl esters, ethanol and glycerol at 323.15 and 353.15K. Fuel, 94, 386–394. https://doi.org/10.1016/j.fuel.2011.09.020</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França, B. B., Pinto, F. M., Pessoa, F. L. P., &amp; Uller, A. M. C. (2009). Liquid−Liquid Equilibria for Castor Oil Biodiesel + Glycerol + Alcohol †. Journal of Chemical &amp; Engineering Data, 54(9), 2359–2364. https://doi.org/10.1021/je800564d</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Gomes Filho, J. C., Peiter, A. S., Pimentel, W. R. O., Soletti, J. I., Carvalho, S. H. V., &amp; Meili, L. (2015). Biodiesel production from Sterculia striata oil by ethyl transesterification method. Industrial Crops and Products, 74, 767–772. https://doi.org/10.1016/j.indcrop.2015.06.013</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Hallock, J. L., Wu, W., Hall, C. A. S., &amp; Jefferson, M. (2014). Forecasting the limits to the availability and diversity of global conventional oil supply: Validation. Energy, 64, 130–153. https://doi.org/10.1016/j.energy.2013.10.075</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Hand, D. B. (1929). Dineric Distribution. The Journal of Physical Chemistry, 34(9), 1961–2000. https://doi.org/10.1021/j150315a009</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Imahara, H., Minami, E., &amp; Saka, S. (2006). Thermodynamic study on cloud point of biodiesel with its fatty acid composition. Fuel, 85(12–13), 1666–1670. https://doi.org/10.1016/j.fuel.2006.03.003</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Jones, J. C. (2009). On the processing of biodiesel fuels. Fuel, 88(3), 583. https://doi.org/10.1016/j.fuel.2008.10.002</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Jones, J. C. (2010). On the use of ethanol in the processing of biodiesel fuels. Fuel, 89(5), 1183–1183. https://doi.org/10.1016/j.fuel.2009.10.032</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Leder, F., &amp; Shapiro, J. N. (2008). This time it’s different. Energy Policy, 36(8), 2850–2852. https://doi.org/10.1016/j.enpol.2008.04.015</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Ma, F., &amp; Hanna, M. A. (1999). Biodiesel production: A review. Bioresource Technology, Vol. 70, pp. 1–15. https://doi.org/10.1016/S0960-8524(99)00025-5</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 xml:space="preserve">Mazutti, M. A., Voll, F. A. P., Cardozo-Filho, L., Corazza, M. L., Lanza, M., Priamo, W. L., &amp; Oliveira, J. V. (2013). Thermophysical properties of biodiesel and related systems: (Liquid+liquid) equilibrium data for soybean biodiesel. The Journal of </w:t>
      </w:r>
      <w:r w:rsidRPr="0085579F">
        <w:rPr>
          <w:w w:val="105"/>
          <w:sz w:val="24"/>
        </w:rPr>
        <w:lastRenderedPageBreak/>
        <w:t>Chemical Thermodynamics, 58, 83–94. https://doi.org/10.1016/j.jct.2012.10.026</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McCormick, R. L., Graboski, M. S., Alleman, T. L., Herring, A. M., &amp; Tyson, K. S. (2001). Impact of Biodiesel Source Material and Chemical Structure on Emissions of Criteria Pollutants from a Heavy-Duty Engine. Environmental Science &amp; Technology, 35(9), 1742–1747. https://doi.org/10.1021/es001636t</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Meneghetti, S. M. P., Meneghetti, M. R., Wolf, C. R., Silva, E. C., Lima, G. E. S., de Lira Silva, L., … de Oliveira, L. G. (2006). Biodiesel from Castor Oil: A Comparison of Ethanolysis versus Methanolysis. Energy &amp; Fuels, 20(5), 2262–2265. https://doi.org/10.1021/ef060118m</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Mesquita, F. M. R., Evangelista, N. S., de Sant’Ana, H. B., &amp; de Santiago-Aguiar, R. S. (2012). Liquid–Liquid Equilibrium for the Glycerol + Alcohol + Coconut Biodiesel System at Different Temperatures and Atmospheric Pressure. Journal of Chemical &amp; Engineering Data, 57(12), 3557–3562. https://doi.org/10.1021/je300749n</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Nawade, B., Mishra, G. P., Radhakrishnan, T., Dodia, S. M., Ahmad, S., Kumar, A., … Kundu, R. (2018). High oleic peanut breeding: Achievements, perspectives, and prospects. Trends in Food Science &amp; Technology, 78, 107–119. https://doi.org/10.1016/j.tifs.2018.05.022</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Nazário, J. L., Soletti, J. I., Carvalho, S. H. V., Delcolle, R., Meili, L., &amp; Peiter, A. S. (2016). Empirical Evaluation of Stirring Procedures in The Production of Biodiesel From Castor Oil. Brazilian Journal of Petroleum and Gas, 10(2), 77–87. https://doi.org/10.5419/bjpg2016-0007</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Oliveira, M. B., Barbedo, S., Soletti, J. I., Carvalho, S. H. V., Queimada, A. J., &amp; Coutinho, J. A. P. (2011). Liquid–liquid equilibria for the canola oil biodiesel+ethanol+glycerol system. Fuel, 90(8), 2738–2745. https://doi.org/10.1016/j.fuel.2011.03.017</w:t>
      </w:r>
    </w:p>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Othmer, D., &amp; Tobias, P. (1942). Liquid-Liquid Extraction Data - The Line Correlation. Industrial &amp; Engineering Chemistry, 34(6), 693–696. https://doi.org/10.1021/ie50390a600</w:t>
      </w:r>
    </w:p>
    <w:p w:rsidR="00C360D4" w:rsidRPr="0085579F" w:rsidRDefault="00C360D4" w:rsidP="0085579F">
      <w:pPr>
        <w:pStyle w:val="PargrafodaLista"/>
        <w:numPr>
          <w:ilvl w:val="0"/>
          <w:numId w:val="2"/>
        </w:numPr>
        <w:tabs>
          <w:tab w:val="left" w:pos="694"/>
        </w:tabs>
        <w:spacing w:before="0" w:line="415" w:lineRule="auto"/>
        <w:ind w:right="161" w:hanging="416"/>
        <w:jc w:val="left"/>
        <w:rPr>
          <w:w w:val="105"/>
          <w:sz w:val="24"/>
        </w:rPr>
      </w:pPr>
      <w:bookmarkStart w:id="0" w:name="_GoBack"/>
      <w:r w:rsidRPr="0085579F">
        <w:rPr>
          <w:w w:val="105"/>
          <w:sz w:val="24"/>
        </w:rPr>
        <w:lastRenderedPageBreak/>
        <w:t>Silva, J. R. F., Mazutti, M. A., Voll, F. A. P., Cardozo-Filho, L., Corazza, M. L., Lanza, M., … Vladimir Oliveira, J. (2013). Thermophysical properties of biodiesel and related systems: (Liquid+liquid) equilibrium data for Jatropha curcas biodiesel. The Journal of Chemical Thermodynamics, 58, 467–475. https://doi.org/10.1016/j.jct.2012.10.006</w:t>
      </w:r>
    </w:p>
    <w:bookmarkEnd w:id="0"/>
    <w:p w:rsidR="00C360D4" w:rsidRPr="0085579F" w:rsidRDefault="00C360D4" w:rsidP="0085579F">
      <w:pPr>
        <w:pStyle w:val="PargrafodaLista"/>
        <w:numPr>
          <w:ilvl w:val="0"/>
          <w:numId w:val="2"/>
        </w:numPr>
        <w:tabs>
          <w:tab w:val="left" w:pos="694"/>
        </w:tabs>
        <w:spacing w:before="0" w:line="415" w:lineRule="auto"/>
        <w:ind w:right="161" w:hanging="416"/>
        <w:jc w:val="both"/>
        <w:rPr>
          <w:w w:val="105"/>
          <w:sz w:val="24"/>
        </w:rPr>
      </w:pPr>
      <w:r w:rsidRPr="0085579F">
        <w:rPr>
          <w:w w:val="105"/>
          <w:sz w:val="24"/>
        </w:rPr>
        <w:t>Watkins, G. C. (2006). Oil scarcity: What have the past three decades revealed? Energy Policy, 34(5), 508–514. https://doi.org/10.1016/j.enpol.2005.11.006</w:t>
      </w:r>
    </w:p>
    <w:p w:rsidR="00B4693F" w:rsidRPr="0085579F" w:rsidRDefault="00C360D4" w:rsidP="0085579F">
      <w:pPr>
        <w:pStyle w:val="PargrafodaLista"/>
        <w:tabs>
          <w:tab w:val="left" w:pos="694"/>
        </w:tabs>
        <w:spacing w:before="0" w:line="415" w:lineRule="auto"/>
        <w:ind w:right="161" w:firstLine="0"/>
        <w:rPr>
          <w:b/>
          <w:sz w:val="36"/>
        </w:rPr>
      </w:pPr>
      <w:r w:rsidRPr="0085579F">
        <w:rPr>
          <w:w w:val="105"/>
          <w:sz w:val="24"/>
        </w:rPr>
        <w:fldChar w:fldCharType="end"/>
      </w:r>
    </w:p>
    <w:sectPr w:rsidR="00B4693F" w:rsidRPr="0085579F">
      <w:footerReference w:type="default" r:id="rId10"/>
      <w:pgSz w:w="12240" w:h="15840"/>
      <w:pgMar w:top="1380" w:right="1280" w:bottom="1060" w:left="1280" w:header="0" w:footer="8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2EC5" w:rsidRDefault="006B2EC5">
      <w:r>
        <w:separator/>
      </w:r>
    </w:p>
  </w:endnote>
  <w:endnote w:type="continuationSeparator" w:id="0">
    <w:p w:rsidR="006B2EC5" w:rsidRDefault="006B2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20002A87" w:usb1="00000000" w:usb2="00000000"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20000287" w:usb1="00000000"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693F" w:rsidRDefault="006B2EC5">
    <w:pPr>
      <w:pStyle w:val="Corpodetexto"/>
      <w:spacing w:line="14" w:lineRule="auto"/>
      <w:rPr>
        <w:sz w:val="20"/>
      </w:rPr>
    </w:pPr>
    <w:r>
      <w:pict>
        <v:shapetype id="_x0000_t202" coordsize="21600,21600" o:spt="202" path="m,l,21600r21600,l21600,xe">
          <v:stroke joinstyle="miter"/>
          <v:path gradientshapeok="t" o:connecttype="rect"/>
        </v:shapetype>
        <v:shape id="_x0000_s2049" type="#_x0000_t202" style="position:absolute;margin-left:298.15pt;margin-top:737.65pt;width:15.75pt;height:17.1pt;z-index:-251658752;mso-position-horizontal-relative:page;mso-position-vertical-relative:page" filled="f" stroked="f">
          <v:textbox inset="0,0,0,0">
            <w:txbxContent>
              <w:p w:rsidR="00B4693F" w:rsidRDefault="006B2EC5">
                <w:pPr>
                  <w:pStyle w:val="Corpodetexto"/>
                  <w:spacing w:before="21"/>
                  <w:ind w:left="40"/>
                </w:pPr>
                <w:r>
                  <w:fldChar w:fldCharType="begin"/>
                </w:r>
                <w:r>
                  <w:instrText xml:space="preserve"> PAGE </w:instrText>
                </w:r>
                <w:r>
                  <w:fldChar w:fldCharType="separate"/>
                </w:r>
                <w:r w:rsidR="0085579F">
                  <w:rPr>
                    <w:noProof/>
                  </w:rPr>
                  <w:t>6</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2EC5" w:rsidRDefault="006B2EC5">
      <w:r>
        <w:separator/>
      </w:r>
    </w:p>
  </w:footnote>
  <w:footnote w:type="continuationSeparator" w:id="0">
    <w:p w:rsidR="006B2EC5" w:rsidRDefault="006B2E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0E67AA"/>
    <w:multiLevelType w:val="hybridMultilevel"/>
    <w:tmpl w:val="803876D0"/>
    <w:lvl w:ilvl="0" w:tplc="7D1E5A6E">
      <w:start w:val="23"/>
      <w:numFmt w:val="decimal"/>
      <w:lvlText w:val="(%1)"/>
      <w:lvlJc w:val="left"/>
      <w:pPr>
        <w:ind w:left="693" w:hanging="533"/>
      </w:pPr>
      <w:rPr>
        <w:rFonts w:ascii="Times New Roman" w:eastAsia="Times New Roman" w:hAnsi="Times New Roman" w:cs="Times New Roman" w:hint="default"/>
        <w:spacing w:val="-1"/>
        <w:w w:val="104"/>
        <w:sz w:val="24"/>
        <w:szCs w:val="24"/>
        <w:lang w:val="mt" w:eastAsia="mt" w:bidi="mt"/>
      </w:rPr>
    </w:lvl>
    <w:lvl w:ilvl="1" w:tplc="C00E931A">
      <w:numFmt w:val="bullet"/>
      <w:lvlText w:val="•"/>
      <w:lvlJc w:val="left"/>
      <w:pPr>
        <w:ind w:left="1598" w:hanging="533"/>
      </w:pPr>
      <w:rPr>
        <w:rFonts w:hint="default"/>
        <w:lang w:val="mt" w:eastAsia="mt" w:bidi="mt"/>
      </w:rPr>
    </w:lvl>
    <w:lvl w:ilvl="2" w:tplc="EFE6DE66">
      <w:numFmt w:val="bullet"/>
      <w:lvlText w:val="•"/>
      <w:lvlJc w:val="left"/>
      <w:pPr>
        <w:ind w:left="2496" w:hanging="533"/>
      </w:pPr>
      <w:rPr>
        <w:rFonts w:hint="default"/>
        <w:lang w:val="mt" w:eastAsia="mt" w:bidi="mt"/>
      </w:rPr>
    </w:lvl>
    <w:lvl w:ilvl="3" w:tplc="6818EE3C">
      <w:numFmt w:val="bullet"/>
      <w:lvlText w:val="•"/>
      <w:lvlJc w:val="left"/>
      <w:pPr>
        <w:ind w:left="3394" w:hanging="533"/>
      </w:pPr>
      <w:rPr>
        <w:rFonts w:hint="default"/>
        <w:lang w:val="mt" w:eastAsia="mt" w:bidi="mt"/>
      </w:rPr>
    </w:lvl>
    <w:lvl w:ilvl="4" w:tplc="FBE2D1A6">
      <w:numFmt w:val="bullet"/>
      <w:lvlText w:val="•"/>
      <w:lvlJc w:val="left"/>
      <w:pPr>
        <w:ind w:left="4292" w:hanging="533"/>
      </w:pPr>
      <w:rPr>
        <w:rFonts w:hint="default"/>
        <w:lang w:val="mt" w:eastAsia="mt" w:bidi="mt"/>
      </w:rPr>
    </w:lvl>
    <w:lvl w:ilvl="5" w:tplc="84F29E12">
      <w:numFmt w:val="bullet"/>
      <w:lvlText w:val="•"/>
      <w:lvlJc w:val="left"/>
      <w:pPr>
        <w:ind w:left="5190" w:hanging="533"/>
      </w:pPr>
      <w:rPr>
        <w:rFonts w:hint="default"/>
        <w:lang w:val="mt" w:eastAsia="mt" w:bidi="mt"/>
      </w:rPr>
    </w:lvl>
    <w:lvl w:ilvl="6" w:tplc="B2A26B52">
      <w:numFmt w:val="bullet"/>
      <w:lvlText w:val="•"/>
      <w:lvlJc w:val="left"/>
      <w:pPr>
        <w:ind w:left="6088" w:hanging="533"/>
      </w:pPr>
      <w:rPr>
        <w:rFonts w:hint="default"/>
        <w:lang w:val="mt" w:eastAsia="mt" w:bidi="mt"/>
      </w:rPr>
    </w:lvl>
    <w:lvl w:ilvl="7" w:tplc="C372725C">
      <w:numFmt w:val="bullet"/>
      <w:lvlText w:val="•"/>
      <w:lvlJc w:val="left"/>
      <w:pPr>
        <w:ind w:left="6986" w:hanging="533"/>
      </w:pPr>
      <w:rPr>
        <w:rFonts w:hint="default"/>
        <w:lang w:val="mt" w:eastAsia="mt" w:bidi="mt"/>
      </w:rPr>
    </w:lvl>
    <w:lvl w:ilvl="8" w:tplc="924255E4">
      <w:numFmt w:val="bullet"/>
      <w:lvlText w:val="•"/>
      <w:lvlJc w:val="left"/>
      <w:pPr>
        <w:ind w:left="7884" w:hanging="533"/>
      </w:pPr>
      <w:rPr>
        <w:rFonts w:hint="default"/>
        <w:lang w:val="mt" w:eastAsia="mt" w:bidi="mt"/>
      </w:rPr>
    </w:lvl>
  </w:abstractNum>
  <w:abstractNum w:abstractNumId="1" w15:restartNumberingAfterBreak="0">
    <w:nsid w:val="37317FDC"/>
    <w:multiLevelType w:val="multilevel"/>
    <w:tmpl w:val="EE642F4E"/>
    <w:lvl w:ilvl="0">
      <w:start w:val="1"/>
      <w:numFmt w:val="decimal"/>
      <w:lvlText w:val="%1."/>
      <w:lvlJc w:val="left"/>
      <w:pPr>
        <w:ind w:left="520" w:hanging="360"/>
      </w:pPr>
      <w:rPr>
        <w:rFonts w:hint="default"/>
      </w:rPr>
    </w:lvl>
    <w:lvl w:ilvl="1">
      <w:start w:val="1"/>
      <w:numFmt w:val="decimal"/>
      <w:isLgl/>
      <w:lvlText w:val="%1.%2."/>
      <w:lvlJc w:val="left"/>
      <w:pPr>
        <w:ind w:left="880" w:hanging="720"/>
      </w:pPr>
      <w:rPr>
        <w:rFonts w:hint="default"/>
        <w:w w:val="105"/>
      </w:rPr>
    </w:lvl>
    <w:lvl w:ilvl="2">
      <w:start w:val="1"/>
      <w:numFmt w:val="decimal"/>
      <w:isLgl/>
      <w:lvlText w:val="%1.%2.%3."/>
      <w:lvlJc w:val="left"/>
      <w:pPr>
        <w:ind w:left="880" w:hanging="720"/>
      </w:pPr>
      <w:rPr>
        <w:rFonts w:hint="default"/>
        <w:w w:val="105"/>
      </w:rPr>
    </w:lvl>
    <w:lvl w:ilvl="3">
      <w:start w:val="1"/>
      <w:numFmt w:val="decimal"/>
      <w:isLgl/>
      <w:lvlText w:val="%1.%2.%3.%4."/>
      <w:lvlJc w:val="left"/>
      <w:pPr>
        <w:ind w:left="1240" w:hanging="1080"/>
      </w:pPr>
      <w:rPr>
        <w:rFonts w:hint="default"/>
        <w:w w:val="105"/>
      </w:rPr>
    </w:lvl>
    <w:lvl w:ilvl="4">
      <w:start w:val="1"/>
      <w:numFmt w:val="decimal"/>
      <w:isLgl/>
      <w:lvlText w:val="%1.%2.%3.%4.%5."/>
      <w:lvlJc w:val="left"/>
      <w:pPr>
        <w:ind w:left="1240" w:hanging="1080"/>
      </w:pPr>
      <w:rPr>
        <w:rFonts w:hint="default"/>
        <w:w w:val="105"/>
      </w:rPr>
    </w:lvl>
    <w:lvl w:ilvl="5">
      <w:start w:val="1"/>
      <w:numFmt w:val="decimal"/>
      <w:isLgl/>
      <w:lvlText w:val="%1.%2.%3.%4.%5.%6."/>
      <w:lvlJc w:val="left"/>
      <w:pPr>
        <w:ind w:left="1600" w:hanging="1440"/>
      </w:pPr>
      <w:rPr>
        <w:rFonts w:hint="default"/>
        <w:w w:val="105"/>
      </w:rPr>
    </w:lvl>
    <w:lvl w:ilvl="6">
      <w:start w:val="1"/>
      <w:numFmt w:val="decimal"/>
      <w:isLgl/>
      <w:lvlText w:val="%1.%2.%3.%4.%5.%6.%7."/>
      <w:lvlJc w:val="left"/>
      <w:pPr>
        <w:ind w:left="1600" w:hanging="1440"/>
      </w:pPr>
      <w:rPr>
        <w:rFonts w:hint="default"/>
        <w:w w:val="105"/>
      </w:rPr>
    </w:lvl>
    <w:lvl w:ilvl="7">
      <w:start w:val="1"/>
      <w:numFmt w:val="decimal"/>
      <w:isLgl/>
      <w:lvlText w:val="%1.%2.%3.%4.%5.%6.%7.%8."/>
      <w:lvlJc w:val="left"/>
      <w:pPr>
        <w:ind w:left="1960" w:hanging="1800"/>
      </w:pPr>
      <w:rPr>
        <w:rFonts w:hint="default"/>
        <w:w w:val="105"/>
      </w:rPr>
    </w:lvl>
    <w:lvl w:ilvl="8">
      <w:start w:val="1"/>
      <w:numFmt w:val="decimal"/>
      <w:isLgl/>
      <w:lvlText w:val="%1.%2.%3.%4.%5.%6.%7.%8.%9."/>
      <w:lvlJc w:val="left"/>
      <w:pPr>
        <w:ind w:left="2320" w:hanging="2160"/>
      </w:pPr>
      <w:rPr>
        <w:rFonts w:hint="default"/>
        <w:w w:val="105"/>
      </w:rPr>
    </w:lvl>
  </w:abstractNum>
  <w:abstractNum w:abstractNumId="2" w15:restartNumberingAfterBreak="0">
    <w:nsid w:val="43962577"/>
    <w:multiLevelType w:val="hybridMultilevel"/>
    <w:tmpl w:val="13866876"/>
    <w:lvl w:ilvl="0" w:tplc="04AED24A">
      <w:start w:val="1"/>
      <w:numFmt w:val="decimal"/>
      <w:lvlText w:val="(%1)"/>
      <w:lvlJc w:val="left"/>
      <w:pPr>
        <w:ind w:left="693" w:hanging="417"/>
        <w:jc w:val="right"/>
      </w:pPr>
      <w:rPr>
        <w:rFonts w:ascii="Times New Roman" w:eastAsia="Times New Roman" w:hAnsi="Times New Roman" w:cs="Times New Roman" w:hint="default"/>
        <w:spacing w:val="-1"/>
        <w:w w:val="106"/>
        <w:sz w:val="24"/>
        <w:szCs w:val="24"/>
        <w:lang w:val="mt" w:eastAsia="mt" w:bidi="mt"/>
      </w:rPr>
    </w:lvl>
    <w:lvl w:ilvl="1" w:tplc="01BCE8BE">
      <w:numFmt w:val="bullet"/>
      <w:lvlText w:val="•"/>
      <w:lvlJc w:val="left"/>
      <w:pPr>
        <w:ind w:left="1598" w:hanging="417"/>
      </w:pPr>
      <w:rPr>
        <w:rFonts w:hint="default"/>
        <w:lang w:val="mt" w:eastAsia="mt" w:bidi="mt"/>
      </w:rPr>
    </w:lvl>
    <w:lvl w:ilvl="2" w:tplc="6BEE0DAA">
      <w:numFmt w:val="bullet"/>
      <w:lvlText w:val="•"/>
      <w:lvlJc w:val="left"/>
      <w:pPr>
        <w:ind w:left="2496" w:hanging="417"/>
      </w:pPr>
      <w:rPr>
        <w:rFonts w:hint="default"/>
        <w:lang w:val="mt" w:eastAsia="mt" w:bidi="mt"/>
      </w:rPr>
    </w:lvl>
    <w:lvl w:ilvl="3" w:tplc="75E67EC4">
      <w:numFmt w:val="bullet"/>
      <w:lvlText w:val="•"/>
      <w:lvlJc w:val="left"/>
      <w:pPr>
        <w:ind w:left="3394" w:hanging="417"/>
      </w:pPr>
      <w:rPr>
        <w:rFonts w:hint="default"/>
        <w:lang w:val="mt" w:eastAsia="mt" w:bidi="mt"/>
      </w:rPr>
    </w:lvl>
    <w:lvl w:ilvl="4" w:tplc="BB288B3E">
      <w:numFmt w:val="bullet"/>
      <w:lvlText w:val="•"/>
      <w:lvlJc w:val="left"/>
      <w:pPr>
        <w:ind w:left="4292" w:hanging="417"/>
      </w:pPr>
      <w:rPr>
        <w:rFonts w:hint="default"/>
        <w:lang w:val="mt" w:eastAsia="mt" w:bidi="mt"/>
      </w:rPr>
    </w:lvl>
    <w:lvl w:ilvl="5" w:tplc="463E31B4">
      <w:numFmt w:val="bullet"/>
      <w:lvlText w:val="•"/>
      <w:lvlJc w:val="left"/>
      <w:pPr>
        <w:ind w:left="5190" w:hanging="417"/>
      </w:pPr>
      <w:rPr>
        <w:rFonts w:hint="default"/>
        <w:lang w:val="mt" w:eastAsia="mt" w:bidi="mt"/>
      </w:rPr>
    </w:lvl>
    <w:lvl w:ilvl="6" w:tplc="1F9267CA">
      <w:numFmt w:val="bullet"/>
      <w:lvlText w:val="•"/>
      <w:lvlJc w:val="left"/>
      <w:pPr>
        <w:ind w:left="6088" w:hanging="417"/>
      </w:pPr>
      <w:rPr>
        <w:rFonts w:hint="default"/>
        <w:lang w:val="mt" w:eastAsia="mt" w:bidi="mt"/>
      </w:rPr>
    </w:lvl>
    <w:lvl w:ilvl="7" w:tplc="30442E34">
      <w:numFmt w:val="bullet"/>
      <w:lvlText w:val="•"/>
      <w:lvlJc w:val="left"/>
      <w:pPr>
        <w:ind w:left="6986" w:hanging="417"/>
      </w:pPr>
      <w:rPr>
        <w:rFonts w:hint="default"/>
        <w:lang w:val="mt" w:eastAsia="mt" w:bidi="mt"/>
      </w:rPr>
    </w:lvl>
    <w:lvl w:ilvl="8" w:tplc="DB32A9F8">
      <w:numFmt w:val="bullet"/>
      <w:lvlText w:val="•"/>
      <w:lvlJc w:val="left"/>
      <w:pPr>
        <w:ind w:left="7884" w:hanging="417"/>
      </w:pPr>
      <w:rPr>
        <w:rFonts w:hint="default"/>
        <w:lang w:val="mt" w:eastAsia="mt" w:bidi="m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2"/>
  </w:compat>
  <w:rsids>
    <w:rsidRoot w:val="00B4693F"/>
    <w:rsid w:val="00510A20"/>
    <w:rsid w:val="00533096"/>
    <w:rsid w:val="006B2EC5"/>
    <w:rsid w:val="0085579F"/>
    <w:rsid w:val="009B7E98"/>
    <w:rsid w:val="00B4693F"/>
    <w:rsid w:val="00B51818"/>
    <w:rsid w:val="00C360D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16C2E0E"/>
  <w15:docId w15:val="{D1AAD664-DE66-4D9E-8047-A5AFBBB0F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mt" w:eastAsia="mt"/>
    </w:rPr>
  </w:style>
  <w:style w:type="paragraph" w:styleId="Ttulo1">
    <w:name w:val="heading 1"/>
    <w:basedOn w:val="Normal"/>
    <w:uiPriority w:val="1"/>
    <w:qFormat/>
    <w:pPr>
      <w:spacing w:before="87"/>
      <w:ind w:left="160"/>
      <w:outlineLvl w:val="0"/>
    </w:pPr>
    <w:rPr>
      <w:rFonts w:ascii="Georgia" w:eastAsia="Georgia" w:hAnsi="Georgia"/>
      <w:b/>
      <w:bCs/>
      <w:sz w:val="34"/>
      <w:szCs w:val="34"/>
    </w:rPr>
  </w:style>
  <w:style w:type="paragraph" w:styleId="Ttulo2">
    <w:name w:val="heading 2"/>
    <w:basedOn w:val="Normal"/>
    <w:uiPriority w:val="1"/>
    <w:qFormat/>
    <w:pPr>
      <w:ind w:left="160"/>
      <w:outlineLvl w:val="1"/>
    </w:pPr>
    <w:rPr>
      <w:rFonts w:ascii="Palatino Linotype" w:eastAsia="Palatino Linotype" w:hAnsi="Palatino Linotype"/>
      <w:b/>
      <w:bCs/>
      <w:sz w:val="28"/>
      <w:szCs w:val="28"/>
    </w:rPr>
  </w:style>
  <w:style w:type="paragraph" w:styleId="Ttulo3">
    <w:name w:val="heading 3"/>
    <w:basedOn w:val="Normal"/>
    <w:uiPriority w:val="1"/>
    <w:qFormat/>
    <w:pPr>
      <w:spacing w:before="3"/>
      <w:ind w:left="511"/>
      <w:outlineLvl w:val="2"/>
    </w:pPr>
    <w:rPr>
      <w:b/>
      <w:bCs/>
      <w:sz w:val="24"/>
      <w:szCs w:val="24"/>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detexto">
    <w:name w:val="Body Text"/>
    <w:basedOn w:val="Normal"/>
    <w:uiPriority w:val="1"/>
    <w:qFormat/>
    <w:rPr>
      <w:sz w:val="24"/>
      <w:szCs w:val="24"/>
    </w:rPr>
  </w:style>
  <w:style w:type="paragraph" w:styleId="PargrafodaLista">
    <w:name w:val="List Paragraph"/>
    <w:basedOn w:val="Normal"/>
    <w:uiPriority w:val="1"/>
    <w:qFormat/>
    <w:pPr>
      <w:spacing w:before="193"/>
      <w:ind w:left="693" w:right="157" w:hanging="533"/>
      <w:jc w:val="both"/>
    </w:pPr>
  </w:style>
  <w:style w:type="paragraph" w:customStyle="1" w:styleId="TableParagraph">
    <w:name w:val="Table Paragraph"/>
    <w:basedOn w:val="Normal"/>
    <w:uiPriority w:val="1"/>
    <w:qFormat/>
    <w:pPr>
      <w:spacing w:before="89"/>
      <w:ind w:left="17"/>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xxxxxxx@xxxxx.x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xx@xxx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4F8A3-8353-435F-8262-F0369BD39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9</Pages>
  <Words>9155</Words>
  <Characters>49441</Characters>
  <Application>Microsoft Office Word</Application>
  <DocSecurity>0</DocSecurity>
  <Lines>412</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andro Pinto</cp:lastModifiedBy>
  <cp:revision>4</cp:revision>
  <dcterms:created xsi:type="dcterms:W3CDTF">2022-03-23T18:54:00Z</dcterms:created>
  <dcterms:modified xsi:type="dcterms:W3CDTF">2022-03-23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3T00:00:00Z</vt:filetime>
  </property>
  <property fmtid="{D5CDD505-2E9C-101B-9397-08002B2CF9AE}" pid="3" name="Creator">
    <vt:lpwstr>TeX</vt:lpwstr>
  </property>
  <property fmtid="{D5CDD505-2E9C-101B-9397-08002B2CF9AE}" pid="4" name="LastSaved">
    <vt:filetime>2022-03-23T00:00:00Z</vt:filetime>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bioresource-technology</vt:lpwstr>
  </property>
  <property fmtid="{D5CDD505-2E9C-101B-9397-08002B2CF9AE}" pid="13" name="Mendeley Recent Style Name 3_1">
    <vt:lpwstr>Bioresource Technology</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international-journal-of-hydrogen-energy</vt:lpwstr>
  </property>
  <property fmtid="{D5CDD505-2E9C-101B-9397-08002B2CF9AE}" pid="21" name="Mendeley Recent Style Name 7_1">
    <vt:lpwstr>International Journal of Hydrogen Energy</vt:lpwstr>
  </property>
  <property fmtid="{D5CDD505-2E9C-101B-9397-08002B2CF9AE}" pid="22" name="Mendeley Recent Style Id 8_1">
    <vt:lpwstr>http://www.zotero.org/styles/journal-of-chemical-and-engineering-data</vt:lpwstr>
  </property>
  <property fmtid="{D5CDD505-2E9C-101B-9397-08002B2CF9AE}" pid="23" name="Mendeley Recent Style Name 8_1">
    <vt:lpwstr>Journal of Chemical &amp; Engineering Data</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b736a4f9-2218-3824-84cd-d623af4045f7</vt:lpwstr>
  </property>
</Properties>
</file>